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5pt;height:700.35pt" o:ole="">
            <v:imagedata r:id="rId14" o:title=""/>
          </v:shape>
          <o:OLEObject Type="Embed" ProgID="Word.Document.12" ShapeID="_x0000_i1025" DrawAspect="Content" ObjectID="_1702824448"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F60D23">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F60D23">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F60D23">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F60D23">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F60D23">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F60D23">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F60D23">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F60D23">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F60D23">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F60D23">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F60D23">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F60D23">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F60D23">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F60D23">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F60D23">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r w:rsidR="00F60D23">
        <w:fldChar w:fldCharType="begin"/>
      </w:r>
      <w:r w:rsidR="00F60D23">
        <w:instrText xml:space="preserve"> SEQ Rys._ \* ARABIC </w:instrText>
      </w:r>
      <w:r w:rsidR="00F60D23">
        <w:fldChar w:fldCharType="separate"/>
      </w:r>
      <w:r w:rsidR="00DE7FCA">
        <w:rPr>
          <w:noProof/>
        </w:rPr>
        <w:t>1</w:t>
      </w:r>
      <w:r w:rsidR="00F60D23">
        <w:rPr>
          <w:noProof/>
        </w:rPr>
        <w:fldChar w:fldCharType="end"/>
      </w:r>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r w:rsidR="00F60D23">
        <w:fldChar w:fldCharType="begin"/>
      </w:r>
      <w:r w:rsidR="00F60D23">
        <w:instrText xml:space="preserve"> SEQ Tab._ \* ARABIC </w:instrText>
      </w:r>
      <w:r w:rsidR="00F60D23">
        <w:fldChar w:fldCharType="separate"/>
      </w:r>
      <w:r w:rsidR="00DE7FCA">
        <w:rPr>
          <w:noProof/>
        </w:rPr>
        <w:t>1</w:t>
      </w:r>
      <w:r w:rsidR="00F60D23">
        <w:rPr>
          <w:noProof/>
        </w:rPr>
        <w:fldChar w:fldCharType="end"/>
      </w:r>
      <w:bookmarkEnd w:id="6"/>
      <w:r w:rsidR="00BF478E">
        <w:t>. Taka sobie tabelka</w:t>
      </w:r>
    </w:p>
    <w:tbl>
      <w:tblPr>
        <w:tblStyle w:val="Tabela-Siatka"/>
        <w:tblW w:w="0" w:type="auto"/>
        <w:tblLook w:val="04A0" w:firstRow="1" w:lastRow="0" w:firstColumn="1" w:lastColumn="0" w:noHBand="0" w:noVBand="1"/>
      </w:tblPr>
      <w:tblGrid>
        <w:gridCol w:w="3020"/>
        <w:gridCol w:w="3020"/>
        <w:gridCol w:w="302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aspektem </w:t>
      </w:r>
      <w:r>
        <w:lastRenderedPageBreak/>
        <w:t xml:space="preserve">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58C6EBA0" w:rsidR="00A15BCB" w:rsidRDefault="009258AD" w:rsidP="00431B7F">
      <w:pPr>
        <w:spacing w:line="360" w:lineRule="auto"/>
        <w:ind w:firstLine="709"/>
        <w:jc w:val="both"/>
      </w:pPr>
      <w:r>
        <w:rPr>
          <w:noProof/>
        </w:rPr>
        <mc:AlternateContent>
          <mc:Choice Requires="wps">
            <w:drawing>
              <wp:anchor distT="0" distB="0" distL="114300" distR="114300" simplePos="0" relativeHeight="251663360" behindDoc="0" locked="0" layoutInCell="1" allowOverlap="1" wp14:anchorId="7FFF5B31" wp14:editId="1B4C4A31">
                <wp:simplePos x="0" y="0"/>
                <wp:positionH relativeFrom="column">
                  <wp:posOffset>607060</wp:posOffset>
                </wp:positionH>
                <wp:positionV relativeFrom="paragraph">
                  <wp:posOffset>1626235</wp:posOffset>
                </wp:positionV>
                <wp:extent cx="5054600" cy="297180"/>
                <wp:effectExtent l="1270" t="4445" r="1905" b="3175"/>
                <wp:wrapTight wrapText="bothSides">
                  <wp:wrapPolygon edited="0">
                    <wp:start x="-46" y="0"/>
                    <wp:lineTo x="-46" y="21138"/>
                    <wp:lineTo x="21600" y="21138"/>
                    <wp:lineTo x="21600" y="0"/>
                    <wp:lineTo x="-46" y="0"/>
                  </wp:wrapPolygon>
                </wp:wrapTight>
                <wp:docPr id="2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A6AD4" w14:textId="785D4C18"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w:t>
                            </w:r>
                            <w:r w:rsidR="00914E7C">
                              <w:rPr>
                                <w:b w:val="0"/>
                                <w:bCs w:val="0"/>
                              </w:rPr>
                              <w:fldChar w:fldCharType="end"/>
                            </w:r>
                            <w:r w:rsidRPr="005E13A3">
                              <w:rPr>
                                <w:b w:val="0"/>
                                <w:bCs w:val="0"/>
                              </w:rPr>
                              <w:t>. Różnica pomiędzy siecią a) zcentralizowaną b) decentralizowaną</w:t>
                            </w:r>
                            <w:bookmarkEnd w:id="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F5B31" id="_x0000_t202" coordsize="21600,21600" o:spt="202" path="m,l,21600r21600,l21600,xe">
                <v:stroke joinstyle="miter"/>
                <v:path gradientshapeok="t" o:connecttype="rect"/>
              </v:shapetype>
              <v:shape id="Text Box 9" o:spid="_x0000_s1026" type="#_x0000_t202" style="position:absolute;left:0;text-align:left;margin-left:47.8pt;margin-top:128.05pt;width:398pt;height:2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" stroked="f">
                <v:textbox inset="0,0,0,0">
                  <w:txbxContent>
                    <w:p w14:paraId="025A6AD4" w14:textId="785D4C18" w:rsidR="005E13A3" w:rsidRPr="005E13A3" w:rsidRDefault="005E13A3" w:rsidP="005E13A3">
                      <w:pPr>
                        <w:pStyle w:val="Legenda"/>
                        <w:rPr>
                          <w:b w:val="0"/>
                          <w:bCs w:val="0"/>
                          <w:noProof/>
                          <w:szCs w:val="20"/>
                        </w:rPr>
                      </w:pPr>
                      <w:bookmarkStart w:id="21"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w:t>
                      </w:r>
                      <w:r w:rsidR="00914E7C">
                        <w:rPr>
                          <w:b w:val="0"/>
                          <w:bCs w:val="0"/>
                        </w:rPr>
                        <w:fldChar w:fldCharType="end"/>
                      </w:r>
                      <w:r w:rsidRPr="005E13A3">
                        <w:rPr>
                          <w:b w:val="0"/>
                          <w:bCs w:val="0"/>
                        </w:rPr>
                        <w:t>. Różnica pomiędzy siecią a) zcentralizowaną b) decentralizowaną</w:t>
                      </w:r>
                      <w:bookmarkEnd w:id="21"/>
                    </w:p>
                  </w:txbxContent>
                </v:textbox>
                <w10:wrap type="tight"/>
              </v:shape>
            </w:pict>
          </mc:Fallback>
        </mc:AlternateConten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05533E47" w:rsidR="00824042" w:rsidRDefault="009258AD" w:rsidP="004F4B3B">
      <w:pPr>
        <w:spacing w:line="360" w:lineRule="auto"/>
        <w:ind w:firstLine="709"/>
        <w:jc w:val="both"/>
      </w:pPr>
      <w:r>
        <w:rPr>
          <w:noProof/>
        </w:rPr>
        <mc:AlternateContent>
          <mc:Choice Requires="wps">
            <w:drawing>
              <wp:anchor distT="0" distB="0" distL="114300" distR="114300" simplePos="0" relativeHeight="251666432" behindDoc="0" locked="0" layoutInCell="1" allowOverlap="1" wp14:anchorId="414C9D3D" wp14:editId="3DFBF0D7">
                <wp:simplePos x="0" y="0"/>
                <wp:positionH relativeFrom="column">
                  <wp:posOffset>-354330</wp:posOffset>
                </wp:positionH>
                <wp:positionV relativeFrom="paragraph">
                  <wp:posOffset>-78740</wp:posOffset>
                </wp:positionV>
                <wp:extent cx="6829425" cy="457200"/>
                <wp:effectExtent l="3810" t="0" r="0" b="3810"/>
                <wp:wrapNone/>
                <wp:docPr id="21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94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FE9C" w14:textId="379E17E9" w:rsidR="004F4B3B" w:rsidRPr="00BE5B82" w:rsidRDefault="004F4B3B" w:rsidP="004F4B3B">
                            <w:pPr>
                              <w:pStyle w:val="Legenda"/>
                              <w:rPr>
                                <w:rFonts w:eastAsiaTheme="minorHAnsi"/>
                                <w:b w:val="0"/>
                                <w:bCs w:val="0"/>
                                <w:noProof/>
                              </w:rPr>
                            </w:pPr>
                            <w:bookmarkStart w:id="22"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C9D3D" id="Text Box 23" o:spid="_x0000_s1027" type="#_x0000_t202" style="position:absolute;left:0;text-align:left;margin-left:-27.9pt;margin-top:-6.2pt;width:537.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" stroked="f">
                <v:textbox inset="0,0,0,0">
                  <w:txbxContent>
                    <w:p w14:paraId="3338FE9C" w14:textId="379E17E9" w:rsidR="004F4B3B" w:rsidRPr="00BE5B82" w:rsidRDefault="004F4B3B" w:rsidP="004F4B3B">
                      <w:pPr>
                        <w:pStyle w:val="Legenda"/>
                        <w:rPr>
                          <w:rFonts w:eastAsiaTheme="minorHAnsi"/>
                          <w:b w:val="0"/>
                          <w:bCs w:val="0"/>
                          <w:noProof/>
                        </w:rPr>
                      </w:pPr>
                      <w:bookmarkStart w:id="23"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3"/>
                    </w:p>
                  </w:txbxContent>
                </v:textbox>
              </v:shape>
            </w:pict>
          </mc:Fallback>
        </mc:AlternateConten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lastRenderedPageBreak/>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66144E74" w:rsidR="002F5F00" w:rsidRDefault="00ED107C" w:rsidP="002F5F00">
      <w:pPr>
        <w:pStyle w:val="TreAkapitu"/>
        <w:rPr>
          <w:sz w:val="20"/>
        </w:rPr>
      </w:pPr>
      <w:r>
        <w:rPr>
          <w:noProof/>
        </w:rPr>
        <w:lastRenderedPageBreak/>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9504" behindDoc="0" locked="0" layoutInCell="1" allowOverlap="1" wp14:anchorId="1F1F62EE" wp14:editId="0FFC88AF">
                <wp:simplePos x="0" y="0"/>
                <wp:positionH relativeFrom="column">
                  <wp:posOffset>0</wp:posOffset>
                </wp:positionH>
                <wp:positionV relativeFrom="paragraph">
                  <wp:posOffset>-194310</wp:posOffset>
                </wp:positionV>
                <wp:extent cx="6139815" cy="457200"/>
                <wp:effectExtent l="3810" t="0" r="0" b="2540"/>
                <wp:wrapTight wrapText="bothSides">
                  <wp:wrapPolygon edited="0">
                    <wp:start x="-34" y="0"/>
                    <wp:lineTo x="-34" y="21150"/>
                    <wp:lineTo x="21600" y="21150"/>
                    <wp:lineTo x="21600" y="0"/>
                    <wp:lineTo x="-34" y="0"/>
                  </wp:wrapPolygon>
                </wp:wrapTight>
                <wp:docPr id="2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9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C644D" w14:textId="41841078" w:rsidR="00ED107C" w:rsidRPr="00ED107C" w:rsidRDefault="00ED107C" w:rsidP="00ED107C">
                            <w:pPr>
                              <w:pStyle w:val="Legenda"/>
                              <w:rPr>
                                <w:b w:val="0"/>
                                <w:bCs w:val="0"/>
                                <w:noProof/>
                                <w:szCs w:val="20"/>
                              </w:rPr>
                            </w:pPr>
                            <w:bookmarkStart w:id="24"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w:t>
                            </w:r>
                            <w:r w:rsidR="00914E7C">
                              <w:rPr>
                                <w:b w:val="0"/>
                                <w:bCs w:val="0"/>
                              </w:rPr>
                              <w:fldChar w:fldCharType="end"/>
                            </w:r>
                            <w:r w:rsidRPr="00ED107C">
                              <w:rPr>
                                <w:b w:val="0"/>
                                <w:bCs w:val="0"/>
                              </w:rPr>
                              <w:t>. Przebieg transakcji zawieranych w blockchain</w:t>
                            </w:r>
                            <w:bookmarkEnd w:id="24"/>
                          </w:p>
                          <w:p w14:paraId="1222FC83" w14:textId="7990975D" w:rsidR="00ED107C" w:rsidRPr="006003DE" w:rsidRDefault="00ED107C" w:rsidP="00ED107C">
                            <w:pPr>
                              <w:pStyle w:val="Legenda"/>
                              <w:rPr>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62EE" id="Text Box 42" o:spid="_x0000_s1028" type="#_x0000_t202" style="position:absolute;left:0;text-align:left;margin-left:0;margin-top:-15.3pt;width:483.4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" stroked="f">
                <v:textbox inset="0,0,0,0">
                  <w:txbxContent>
                    <w:p w14:paraId="1DAC644D" w14:textId="41841078" w:rsidR="00ED107C" w:rsidRPr="00ED107C" w:rsidRDefault="00ED107C" w:rsidP="00ED107C">
                      <w:pPr>
                        <w:pStyle w:val="Legenda"/>
                        <w:rPr>
                          <w:b w:val="0"/>
                          <w:bCs w:val="0"/>
                          <w:noProof/>
                          <w:szCs w:val="20"/>
                        </w:rPr>
                      </w:pPr>
                      <w:bookmarkStart w:id="25"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w:t>
                      </w:r>
                      <w:r w:rsidR="00914E7C">
                        <w:rPr>
                          <w:b w:val="0"/>
                          <w:bCs w:val="0"/>
                        </w:rPr>
                        <w:fldChar w:fldCharType="end"/>
                      </w:r>
                      <w:r w:rsidRPr="00ED107C">
                        <w:rPr>
                          <w:b w:val="0"/>
                          <w:bCs w:val="0"/>
                        </w:rPr>
                        <w:t>. Przebieg transakcji zawieranych w blockchain</w:t>
                      </w:r>
                      <w:bookmarkEnd w:id="25"/>
                    </w:p>
                    <w:p w14:paraId="1222FC83" w14:textId="7990975D" w:rsidR="00ED107C" w:rsidRPr="006003DE" w:rsidRDefault="00ED107C" w:rsidP="00ED107C">
                      <w:pPr>
                        <w:pStyle w:val="Legenda"/>
                        <w:rPr>
                          <w:noProof/>
                          <w:szCs w:val="20"/>
                        </w:rPr>
                      </w:pPr>
                    </w:p>
                  </w:txbxContent>
                </v:textbox>
                <w10:wrap type="tight"/>
              </v:shape>
            </w:pict>
          </mc:Fallback>
        </mc:AlternateContent>
      </w:r>
      <w:r w:rsidR="009258AD">
        <w:rPr>
          <w:noProof/>
        </w:rPr>
        <mc:AlternateContent>
          <mc:Choice Requires="wps">
            <w:drawing>
              <wp:anchor distT="0" distB="0" distL="114300" distR="114300" simplePos="0" relativeHeight="251664384" behindDoc="0" locked="0" layoutInCell="1" allowOverlap="1" wp14:anchorId="38CC3A13" wp14:editId="2B51E9DB">
                <wp:simplePos x="0" y="0"/>
                <wp:positionH relativeFrom="column">
                  <wp:posOffset>177800</wp:posOffset>
                </wp:positionH>
                <wp:positionV relativeFrom="paragraph">
                  <wp:posOffset>-121285</wp:posOffset>
                </wp:positionV>
                <wp:extent cx="5760085" cy="457200"/>
                <wp:effectExtent l="635" t="3810" r="1905" b="0"/>
                <wp:wrapTight wrapText="bothSides">
                  <wp:wrapPolygon edited="0">
                    <wp:start x="-36" y="0"/>
                    <wp:lineTo x="-36" y="21150"/>
                    <wp:lineTo x="21600" y="21150"/>
                    <wp:lineTo x="21600" y="0"/>
                    <wp:lineTo x="-36" y="0"/>
                  </wp:wrapPolygon>
                </wp:wrapTight>
                <wp:docPr id="2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CBBC1" w14:textId="221ABAB4" w:rsidR="00BF7DFF" w:rsidRPr="00BF7DFF" w:rsidRDefault="00BF7DFF" w:rsidP="00ED107C">
                            <w:pPr>
                              <w:pStyle w:val="Legenda"/>
                              <w:jc w:val="left"/>
                              <w:rPr>
                                <w:b w:val="0"/>
                                <w:bCs w:val="0"/>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C3A13" id="Text Box 12" o:spid="_x0000_s1029" type="#_x0000_t202" style="position:absolute;left:0;text-align:left;margin-left:14pt;margin-top:-9.55pt;width:453.5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" stroked="f">
                <v:textbox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mc:Fallback>
        </mc:AlternateConten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lastRenderedPageBreak/>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251304F6" w:rsidR="00A334A2" w:rsidRPr="00A334A2" w:rsidRDefault="00A334A2" w:rsidP="00A334A2">
      <w:pPr>
        <w:pStyle w:val="Legenda"/>
        <w:rPr>
          <w:b w:val="0"/>
          <w:bCs w:val="0"/>
        </w:rPr>
      </w:pPr>
      <w:bookmarkStart w:id="26" w:name="_Toc91667863"/>
      <w:r w:rsidRPr="00A334A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w:t>
      </w:r>
      <w:r w:rsidR="00914E7C">
        <w:rPr>
          <w:b w:val="0"/>
          <w:bCs w:val="0"/>
        </w:rPr>
        <w:fldChar w:fldCharType="end"/>
      </w:r>
      <w:r w:rsidRPr="00A334A2">
        <w:rPr>
          <w:b w:val="0"/>
          <w:bCs w:val="0"/>
        </w:rPr>
        <w:t>. Wykres zainteresowania w ujęciu czasowym</w:t>
      </w:r>
      <w:r w:rsidR="006C46E0">
        <w:rPr>
          <w:b w:val="0"/>
          <w:bCs w:val="0"/>
        </w:rPr>
        <w:br/>
        <w:t>(czerwony – Ethereum, niebieski – Hyperledger)</w:t>
      </w:r>
      <w:bookmarkEnd w:id="26"/>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lastRenderedPageBreak/>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49292FD2" w:rsidR="002C1B7D" w:rsidRPr="000E1D08" w:rsidRDefault="009258AD" w:rsidP="009F6855">
      <w:pPr>
        <w:pStyle w:val="TreAkapitu"/>
        <w:rPr>
          <w:lang w:eastAsia="en-US"/>
        </w:rPr>
      </w:pPr>
      <w:r>
        <w:rPr>
          <w:noProof/>
        </w:rPr>
        <mc:AlternateContent>
          <mc:Choice Requires="wps">
            <w:drawing>
              <wp:anchor distT="0" distB="0" distL="114300" distR="114300" simplePos="0" relativeHeight="251665408" behindDoc="0" locked="0" layoutInCell="1" allowOverlap="1" wp14:anchorId="123D3CA0" wp14:editId="5314345A">
                <wp:simplePos x="0" y="0"/>
                <wp:positionH relativeFrom="column">
                  <wp:posOffset>1905</wp:posOffset>
                </wp:positionH>
                <wp:positionV relativeFrom="paragraph">
                  <wp:posOffset>-358140</wp:posOffset>
                </wp:positionV>
                <wp:extent cx="5760085" cy="457200"/>
                <wp:effectExtent l="0" t="1905" r="0" b="0"/>
                <wp:wrapNone/>
                <wp:docPr id="2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4B8537" w14:textId="0E06931B" w:rsidR="00AB39CE" w:rsidRPr="00AB39CE" w:rsidRDefault="00AB39CE" w:rsidP="00AB39CE">
                            <w:pPr>
                              <w:pStyle w:val="Legenda"/>
                              <w:spacing w:before="240"/>
                              <w:rPr>
                                <w:b w:val="0"/>
                                <w:bCs w:val="0"/>
                                <w:i/>
                                <w:iCs/>
                                <w:noProof/>
                                <w:szCs w:val="20"/>
                              </w:rPr>
                            </w:pPr>
                            <w:bookmarkStart w:id="27"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D3CA0" id="Text Box 17" o:spid="_x0000_s1030" type="#_x0000_t202" style="position:absolute;left:0;text-align:left;margin-left:.15pt;margin-top:-28.2pt;width:453.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" stroked="f">
                <v:textbox inset="0,0,0,0">
                  <w:txbxContent>
                    <w:p w14:paraId="524B8537" w14:textId="0E06931B" w:rsidR="00AB39CE" w:rsidRPr="00AB39CE" w:rsidRDefault="00AB39CE" w:rsidP="00AB39CE">
                      <w:pPr>
                        <w:pStyle w:val="Legenda"/>
                        <w:spacing w:before="240"/>
                        <w:rPr>
                          <w:b w:val="0"/>
                          <w:bCs w:val="0"/>
                          <w:i/>
                          <w:iCs/>
                          <w:noProof/>
                          <w:szCs w:val="20"/>
                        </w:rPr>
                      </w:pPr>
                      <w:bookmarkStart w:id="28"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8"/>
                    </w:p>
                  </w:txbxContent>
                </v:textbox>
              </v:shape>
            </w:pict>
          </mc:Fallback>
        </mc:AlternateConten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lastRenderedPageBreak/>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media społecznościowe to „zbiór technologii służących do inicjowania komunikacji i 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lastRenderedPageBreak/>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obrazuje to, jak ogromną liczbę stanowią użytkownicy </w:t>
      </w:r>
      <w:r w:rsidR="00A0069B">
        <w:rPr>
          <w:rFonts w:cs="Times New Roman"/>
          <w:color w:val="232323"/>
        </w:rPr>
        <w:t>mediów społecznościowych w dzisiejszych czasach.</w:t>
      </w:r>
    </w:p>
    <w:p w14:paraId="515FBB5F" w14:textId="49FA580F" w:rsidR="00B2066C" w:rsidRPr="00B2066C" w:rsidRDefault="00054702" w:rsidP="00B2066C">
      <w:pPr>
        <w:pStyle w:val="Legenda"/>
        <w:rPr>
          <w:b w:val="0"/>
          <w:bCs w:val="0"/>
        </w:rPr>
      </w:pPr>
      <w:bookmarkStart w:id="29" w:name="_Toc91667865"/>
      <w:r w:rsidRPr="00054702">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w:t>
      </w:r>
      <w:r w:rsidR="00914E7C">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9"/>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30" w:name="_Ref477709039"/>
      <w:bookmarkStart w:id="31" w:name="_Toc490182397"/>
      <w:bookmarkStart w:id="32" w:name="_Toc8601552"/>
      <w:bookmarkStart w:id="33" w:name="_Toc91668259"/>
      <w:r>
        <w:t>Terminologia</w:t>
      </w:r>
      <w:bookmarkEnd w:id="30"/>
      <w:bookmarkEnd w:id="31"/>
      <w:bookmarkEnd w:id="32"/>
      <w:bookmarkEnd w:id="33"/>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lastRenderedPageBreak/>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4" w:name="_Toc490182392"/>
      <w:bookmarkStart w:id="35" w:name="_Toc8601553"/>
      <w:bookmarkStart w:id="36" w:name="_Toc91668260"/>
      <w:r>
        <w:t xml:space="preserve">Cel </w:t>
      </w:r>
      <w:bookmarkEnd w:id="34"/>
      <w:r w:rsidR="008476BC">
        <w:t>pracy</w:t>
      </w:r>
      <w:bookmarkEnd w:id="35"/>
      <w:bookmarkEnd w:id="36"/>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7" w:name="_Toc490182393"/>
    </w:p>
    <w:p w14:paraId="0EE44E26" w14:textId="7219DAE4" w:rsidR="00BB5FA6" w:rsidRDefault="00DA1408" w:rsidP="005E1697">
      <w:pPr>
        <w:pStyle w:val="Nagwek2"/>
      </w:pPr>
      <w:bookmarkStart w:id="38" w:name="_Toc8601554"/>
      <w:bookmarkStart w:id="39" w:name="_Toc91668261"/>
      <w:r>
        <w:t xml:space="preserve">Problemy </w:t>
      </w:r>
      <w:bookmarkEnd w:id="37"/>
      <w:r w:rsidR="0008799A">
        <w:t>inżynierskie</w:t>
      </w:r>
      <w:bookmarkEnd w:id="38"/>
      <w:bookmarkEnd w:id="39"/>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lastRenderedPageBreak/>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40" w:name="_Toc8601555"/>
      <w:bookmarkStart w:id="41" w:name="_Toc91668262"/>
      <w:r>
        <w:t>Organizacja p</w:t>
      </w:r>
      <w:r w:rsidR="00B35F98">
        <w:t>raktyki inżynierskie</w:t>
      </w:r>
      <w:r>
        <w:t>j</w:t>
      </w:r>
      <w:bookmarkEnd w:id="40"/>
      <w:bookmarkEnd w:id="41"/>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42" w:name="_Toc8601556"/>
      <w:bookmarkStart w:id="43" w:name="_Toc91668263"/>
      <w:r>
        <w:t>Cykl życia systemu informatycznego</w:t>
      </w:r>
      <w:bookmarkEnd w:id="42"/>
      <w:bookmarkEnd w:id="4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0CDD01A0" w:rsidR="00BE5D02" w:rsidRPr="00B2046F" w:rsidRDefault="00BE5D02" w:rsidP="00BE5D02">
      <w:pPr>
        <w:pStyle w:val="Legenda"/>
        <w:rPr>
          <w:b w:val="0"/>
          <w:bCs w:val="0"/>
        </w:rPr>
      </w:pPr>
      <w:bookmarkStart w:id="44" w:name="_Toc91667866"/>
      <w:r w:rsidRPr="00B2046F">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7</w:t>
      </w:r>
      <w:r w:rsidR="00914E7C">
        <w:rPr>
          <w:b w:val="0"/>
          <w:bCs w:val="0"/>
        </w:rPr>
        <w:fldChar w:fldCharType="end"/>
      </w:r>
      <w:r w:rsidRPr="00B2046F">
        <w:rPr>
          <w:b w:val="0"/>
          <w:bCs w:val="0"/>
        </w:rPr>
        <w:t>. Cykle życie oprogramowania w modelu spiralnym</w:t>
      </w:r>
      <w:bookmarkEnd w:id="44"/>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5" w:name="_Toc8601557"/>
      <w:bookmarkStart w:id="46" w:name="_Toc91668264"/>
      <w:r>
        <w:t>Metodyka zarządzania procesem wytwórczym</w:t>
      </w:r>
      <w:bookmarkEnd w:id="45"/>
      <w:bookmarkEnd w:id="46"/>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52B6B7B4" w:rsidR="00812592" w:rsidRDefault="00812592" w:rsidP="00812592">
      <w:pPr>
        <w:pStyle w:val="Legenda"/>
      </w:pPr>
      <w:bookmarkStart w:id="47" w:name="_Toc91667867"/>
      <w:r>
        <w:t xml:space="preserve">Rysunek </w:t>
      </w:r>
      <w:fldSimple w:instr=" SEQ Rysunek \* ARABIC ">
        <w:r w:rsidR="00C835FF">
          <w:rPr>
            <w:noProof/>
          </w:rPr>
          <w:t>8</w:t>
        </w:r>
      </w:fldSimple>
      <w:r>
        <w:t>. Projekt w</w:t>
      </w:r>
      <w:r w:rsidR="006B1E2A">
        <w:t>edług</w:t>
      </w:r>
      <w:r>
        <w:t xml:space="preserve"> PRINCE2</w:t>
      </w:r>
      <w:bookmarkEnd w:id="47"/>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087F365A" w:rsidR="00406336" w:rsidRDefault="00406336" w:rsidP="00406336">
      <w:pPr>
        <w:pStyle w:val="Legenda"/>
      </w:pPr>
      <w:bookmarkStart w:id="48" w:name="_Toc91667868"/>
      <w:r>
        <w:t xml:space="preserve">Rysunek </w:t>
      </w:r>
      <w:fldSimple w:instr=" SEQ Rysunek \* ARABIC ">
        <w:r w:rsidR="00C835FF">
          <w:rPr>
            <w:noProof/>
          </w:rPr>
          <w:t>9</w:t>
        </w:r>
      </w:fldSimple>
      <w:r>
        <w:t xml:space="preserve">. </w:t>
      </w:r>
      <w:r w:rsidRPr="00406336">
        <w:t>Struktura metodyki PRINCE2</w:t>
      </w:r>
      <w:bookmarkEnd w:id="48"/>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9" w:name="_Toc8601558"/>
      <w:bookmarkStart w:id="50" w:name="_Toc91668265"/>
      <w:r>
        <w:t>M</w:t>
      </w:r>
      <w:r w:rsidR="00664DE6" w:rsidRPr="00664DE6">
        <w:t>etodyk</w:t>
      </w:r>
      <w:r>
        <w:t xml:space="preserve">a </w:t>
      </w:r>
      <w:r w:rsidR="0068577F" w:rsidRPr="0068577F">
        <w:t>wytwarzania systemu informatycznego</w:t>
      </w:r>
      <w:bookmarkEnd w:id="49"/>
      <w:bookmarkEnd w:id="50"/>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475F07B6" w:rsidR="00EE17C7" w:rsidRPr="001F796A" w:rsidRDefault="00EE17C7" w:rsidP="00EE17C7">
      <w:pPr>
        <w:pStyle w:val="Legenda"/>
        <w:rPr>
          <w:b w:val="0"/>
          <w:bCs w:val="0"/>
          <w:i/>
          <w:iCs/>
          <w:lang w:val="en-US"/>
        </w:rPr>
      </w:pPr>
      <w:bookmarkStart w:id="51" w:name="_Toc91667869"/>
      <w:proofErr w:type="spellStart"/>
      <w:r w:rsidRPr="001F796A">
        <w:rPr>
          <w:b w:val="0"/>
          <w:bCs w:val="0"/>
          <w:lang w:val="en-US"/>
        </w:rPr>
        <w:t>Rysunek</w:t>
      </w:r>
      <w:proofErr w:type="spellEnd"/>
      <w:r w:rsidRPr="001F796A">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C835FF">
        <w:rPr>
          <w:b w:val="0"/>
          <w:bCs w:val="0"/>
          <w:noProof/>
          <w:lang w:val="en-US"/>
        </w:rPr>
        <w:t>10</w:t>
      </w:r>
      <w:r w:rsidR="00914E7C">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51"/>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52" w:name="_Toc8601559"/>
      <w:bookmarkStart w:id="53" w:name="_Toc91668266"/>
      <w:r>
        <w:t>M</w:t>
      </w:r>
      <w:r w:rsidR="00A72771">
        <w:t>etody</w:t>
      </w:r>
      <w:r>
        <w:t>, n</w:t>
      </w:r>
      <w:r w:rsidR="00A72771">
        <w:t>arzędzia</w:t>
      </w:r>
      <w:r>
        <w:t xml:space="preserve"> i t</w:t>
      </w:r>
      <w:r w:rsidR="00A72771">
        <w:t>echniki</w:t>
      </w:r>
      <w:r>
        <w:t xml:space="preserve"> </w:t>
      </w:r>
      <w:r w:rsidR="00BE3992">
        <w:t>inżynierii systemów</w:t>
      </w:r>
      <w:bookmarkEnd w:id="52"/>
      <w:bookmarkEnd w:id="53"/>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 xml:space="preserve">Visual Studio </w:t>
      </w:r>
      <w:proofErr w:type="spellStart"/>
      <w:r w:rsidRPr="00462676">
        <w:rPr>
          <w:szCs w:val="24"/>
          <w:lang w:eastAsia="en-US"/>
        </w:rPr>
        <w:t>Code</w:t>
      </w:r>
      <w:proofErr w:type="spellEnd"/>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r w:rsidRPr="00462676">
        <w:rPr>
          <w:szCs w:val="24"/>
          <w:lang w:eastAsia="en-US"/>
        </w:rPr>
        <w:t xml:space="preserve"> (</w:t>
      </w:r>
      <w:proofErr w:type="spellStart"/>
      <w:r w:rsidRPr="00462676">
        <w:rPr>
          <w:szCs w:val="24"/>
          <w:lang w:eastAsia="en-US"/>
        </w:rPr>
        <w:t>Maven</w:t>
      </w:r>
      <w:proofErr w:type="spellEnd"/>
      <w:r w:rsidRPr="00462676">
        <w:rPr>
          <w:szCs w:val="24"/>
          <w:lang w:eastAsia="en-US"/>
        </w:rPr>
        <w:t>)</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4" w:name="_Toc8601560"/>
      <w:bookmarkStart w:id="55" w:name="_Toc91668267"/>
      <w:r>
        <w:t>Metamodel zawartości repozytorium projektowego</w:t>
      </w:r>
      <w:bookmarkEnd w:id="54"/>
      <w:bookmarkEnd w:id="55"/>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6" w:name="_Toc490182395"/>
      <w:bookmarkStart w:id="57" w:name="_Toc8601561"/>
      <w:bookmarkStart w:id="58" w:name="_Toc91668268"/>
      <w:r>
        <w:t>Ocena piśmiennictwa</w:t>
      </w:r>
      <w:bookmarkEnd w:id="56"/>
      <w:bookmarkEnd w:id="57"/>
      <w:bookmarkEnd w:id="58"/>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9" w:name="_Toc490182396"/>
      <w:bookmarkStart w:id="60" w:name="_Toc496365790"/>
      <w:bookmarkStart w:id="61" w:name="_Toc490182398"/>
      <w:bookmarkStart w:id="62" w:name="_Toc496365792"/>
      <w:bookmarkStart w:id="63" w:name="_Toc490182399"/>
      <w:bookmarkStart w:id="64" w:name="_Toc8601562"/>
      <w:bookmarkStart w:id="65" w:name="_Toc91668269"/>
      <w:bookmarkEnd w:id="59"/>
      <w:bookmarkEnd w:id="60"/>
      <w:bookmarkEnd w:id="61"/>
      <w:bookmarkEnd w:id="62"/>
      <w:r w:rsidRPr="00D2709B">
        <w:t>Wnioski</w:t>
      </w:r>
      <w:bookmarkEnd w:id="63"/>
      <w:bookmarkEnd w:id="64"/>
      <w:bookmarkEnd w:id="65"/>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6" w:name="Organizacja_Ucząca_Się"/>
      <w:bookmarkStart w:id="67" w:name="Organizacja_Sieciowa"/>
      <w:bookmarkStart w:id="68" w:name="Organizacja_Wirtualna"/>
      <w:bookmarkStart w:id="69" w:name="_Ref452807592"/>
      <w:bookmarkStart w:id="70" w:name="_Ref478499769"/>
      <w:bookmarkStart w:id="71" w:name="_Toc490182400"/>
      <w:bookmarkEnd w:id="66"/>
      <w:bookmarkEnd w:id="67"/>
      <w:bookmarkEnd w:id="68"/>
      <w:r>
        <w:br w:type="page"/>
      </w:r>
    </w:p>
    <w:p w14:paraId="413515CA" w14:textId="77777777" w:rsidR="005F0347" w:rsidRDefault="001F5219" w:rsidP="00D340D5">
      <w:pPr>
        <w:pStyle w:val="Nagwek1"/>
      </w:pPr>
      <w:bookmarkStart w:id="72" w:name="_Toc8601563"/>
      <w:bookmarkStart w:id="73" w:name="_Toc91668270"/>
      <w:bookmarkEnd w:id="69"/>
      <w:bookmarkEnd w:id="70"/>
      <w:bookmarkEnd w:id="71"/>
      <w:r>
        <w:lastRenderedPageBreak/>
        <w:t>a</w:t>
      </w:r>
      <w:r w:rsidR="00B60A24">
        <w:t>NALIZA</w:t>
      </w:r>
      <w:r w:rsidR="005C1147">
        <w:t xml:space="preserve"> BIZNESOWA</w:t>
      </w:r>
      <w:bookmarkEnd w:id="72"/>
      <w:bookmarkEnd w:id="73"/>
    </w:p>
    <w:p w14:paraId="2C91BB6E" w14:textId="13CC698E" w:rsidR="004F12BA" w:rsidRDefault="00BB0AE0" w:rsidP="00D340D5">
      <w:pPr>
        <w:pStyle w:val="Nagwek2"/>
      </w:pPr>
      <w:bookmarkStart w:id="74" w:name="_Toc490182401"/>
      <w:bookmarkStart w:id="75" w:name="_Toc496365795"/>
      <w:bookmarkStart w:id="76" w:name="_Toc490182402"/>
      <w:bookmarkStart w:id="77" w:name="_Toc8601564"/>
      <w:bookmarkStart w:id="78" w:name="_Toc91668271"/>
      <w:bookmarkEnd w:id="74"/>
      <w:bookmarkEnd w:id="75"/>
      <w:r w:rsidRPr="00327C91">
        <w:t>Wprowadzenie</w:t>
      </w:r>
      <w:bookmarkEnd w:id="76"/>
      <w:bookmarkEnd w:id="77"/>
      <w:bookmarkEnd w:id="78"/>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36922E4B" w:rsidR="001F796A" w:rsidRPr="001F796A" w:rsidRDefault="001F796A" w:rsidP="001F796A">
      <w:pPr>
        <w:pStyle w:val="Legenda"/>
        <w:jc w:val="both"/>
        <w:rPr>
          <w:b w:val="0"/>
          <w:bCs w:val="0"/>
        </w:rPr>
      </w:pPr>
      <w:bookmarkStart w:id="79" w:name="_Toc91667870"/>
      <w:r w:rsidRPr="001F796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1</w:t>
      </w:r>
      <w:r w:rsidR="00914E7C">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9"/>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80"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80"/>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3CEFBAD2" w:rsidR="005640EB" w:rsidRPr="005640EB" w:rsidRDefault="005640EB" w:rsidP="005640EB">
      <w:pPr>
        <w:pStyle w:val="Legenda"/>
        <w:jc w:val="both"/>
        <w:rPr>
          <w:b w:val="0"/>
          <w:bCs w:val="0"/>
          <w:lang w:val="en-US"/>
        </w:rPr>
      </w:pPr>
      <w:bookmarkStart w:id="81" w:name="_Toc91667871"/>
      <w:proofErr w:type="spellStart"/>
      <w:r w:rsidRPr="005640EB">
        <w:rPr>
          <w:b w:val="0"/>
          <w:bCs w:val="0"/>
          <w:lang w:val="en-US"/>
        </w:rPr>
        <w:t>Rysunek</w:t>
      </w:r>
      <w:proofErr w:type="spellEnd"/>
      <w:r w:rsidRPr="005640EB">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C835FF">
        <w:rPr>
          <w:b w:val="0"/>
          <w:bCs w:val="0"/>
          <w:noProof/>
          <w:lang w:val="en-US"/>
        </w:rPr>
        <w:t>12</w:t>
      </w:r>
      <w:r w:rsidR="00914E7C">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81"/>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82" w:name="_Toc8601565"/>
      <w:bookmarkStart w:id="83" w:name="_Toc91668272"/>
      <w:r>
        <w:t>Analiza organizacji</w:t>
      </w:r>
      <w:bookmarkEnd w:id="82"/>
      <w:bookmarkEnd w:id="83"/>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4" w:name="_Toc8601566"/>
      <w:bookmarkStart w:id="85" w:name="_Toc91668273"/>
      <w:r>
        <w:t>Charakterystyka organizacji/przedsięwzięcia</w:t>
      </w:r>
      <w:bookmarkEnd w:id="84"/>
      <w:bookmarkEnd w:id="85"/>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6" w:name="_Toc8601567"/>
      <w:bookmarkStart w:id="87" w:name="_Toc91668274"/>
      <w:r>
        <w:t>D</w:t>
      </w:r>
      <w:r w:rsidR="00070C76" w:rsidRPr="00070C76">
        <w:t>ziedzin</w:t>
      </w:r>
      <w:r>
        <w:t>a</w:t>
      </w:r>
      <w:r w:rsidR="00070C76" w:rsidRPr="00070C76">
        <w:t xml:space="preserve"> </w:t>
      </w:r>
      <w:r w:rsidR="00070C76">
        <w:t>działalności organizacji</w:t>
      </w:r>
      <w:bookmarkEnd w:id="86"/>
      <w:bookmarkEnd w:id="87"/>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8" w:name="_Toc8601574"/>
      <w:bookmarkStart w:id="89" w:name="_Toc91668275"/>
      <w:r>
        <w:t>Otoczenie organizacji</w:t>
      </w:r>
      <w:bookmarkEnd w:id="88"/>
      <w:bookmarkEnd w:id="89"/>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29F2B8FC" w:rsidR="00EA59A0" w:rsidRDefault="00EA59A0" w:rsidP="00EA59A0">
      <w:pPr>
        <w:pStyle w:val="Legenda"/>
        <w:rPr>
          <w:b w:val="0"/>
          <w:bCs w:val="0"/>
        </w:rPr>
      </w:pPr>
      <w:bookmarkStart w:id="90" w:name="_Toc91667872"/>
      <w:r w:rsidRPr="00EA59A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3</w:t>
      </w:r>
      <w:r w:rsidR="00914E7C">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90"/>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6204531A" w:rsidR="007D5C73" w:rsidRPr="00C226B3" w:rsidRDefault="007D5C73" w:rsidP="007D5C73">
      <w:pPr>
        <w:pStyle w:val="Legenda"/>
        <w:rPr>
          <w:b w:val="0"/>
          <w:bCs w:val="0"/>
        </w:rPr>
      </w:pPr>
      <w:bookmarkStart w:id="91" w:name="_Toc91667873"/>
      <w:r w:rsidRPr="00C226B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4</w:t>
      </w:r>
      <w:r w:rsidR="00914E7C">
        <w:rPr>
          <w:b w:val="0"/>
          <w:bCs w:val="0"/>
        </w:rPr>
        <w:fldChar w:fldCharType="end"/>
      </w:r>
      <w:r w:rsidRPr="00C226B3">
        <w:rPr>
          <w:b w:val="0"/>
          <w:bCs w:val="0"/>
        </w:rPr>
        <w:t>. Poziom inflacji r/r</w:t>
      </w:r>
      <w:r w:rsidRPr="00C226B3">
        <w:rPr>
          <w:b w:val="0"/>
          <w:bCs w:val="0"/>
          <w:noProof/>
        </w:rPr>
        <w:t xml:space="preserve"> w Polsce w latach 2014-2021</w:t>
      </w:r>
      <w:bookmarkEnd w:id="91"/>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52471422" w:rsidR="005678BC" w:rsidRPr="005678BC" w:rsidRDefault="005678BC" w:rsidP="005678BC">
      <w:pPr>
        <w:pStyle w:val="Legenda"/>
        <w:rPr>
          <w:b w:val="0"/>
          <w:bCs w:val="0"/>
        </w:rPr>
      </w:pPr>
      <w:bookmarkStart w:id="92" w:name="_Toc91667874"/>
      <w:r w:rsidRPr="005678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5</w:t>
      </w:r>
      <w:r w:rsidR="00914E7C">
        <w:rPr>
          <w:b w:val="0"/>
          <w:bCs w:val="0"/>
        </w:rPr>
        <w:fldChar w:fldCharType="end"/>
      </w:r>
      <w:r w:rsidRPr="005678BC">
        <w:rPr>
          <w:b w:val="0"/>
          <w:bCs w:val="0"/>
        </w:rPr>
        <w:t>. Zmiana dynamiki kredytów konsumpcyjnych a inflacja (%, r/r)</w:t>
      </w:r>
      <w:bookmarkEnd w:id="92"/>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93"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93"/>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0115C9A4" w:rsidR="00724EFA" w:rsidRPr="00724EFA" w:rsidRDefault="00724EFA" w:rsidP="00724EFA">
      <w:pPr>
        <w:pStyle w:val="Legenda"/>
        <w:ind w:firstLine="709"/>
        <w:jc w:val="left"/>
        <w:rPr>
          <w:b w:val="0"/>
          <w:bCs w:val="0"/>
        </w:rPr>
      </w:pPr>
      <w:bookmarkStart w:id="94" w:name="_Toc91667875"/>
      <w:r w:rsidRPr="00724EF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6</w:t>
      </w:r>
      <w:r w:rsidR="00914E7C">
        <w:rPr>
          <w:b w:val="0"/>
          <w:bCs w:val="0"/>
        </w:rPr>
        <w:fldChar w:fldCharType="end"/>
      </w:r>
      <w:r w:rsidRPr="00724EFA">
        <w:rPr>
          <w:b w:val="0"/>
          <w:bCs w:val="0"/>
        </w:rPr>
        <w:t>. Kredyty konsumpcyjne w sektorze bankowym i stopa referencyjna NBP</w:t>
      </w:r>
      <w:bookmarkEnd w:id="94"/>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543FD205" w:rsidR="00506DA9" w:rsidRPr="00D421EE" w:rsidRDefault="00506DA9" w:rsidP="00506DA9">
      <w:pPr>
        <w:pStyle w:val="Legenda"/>
        <w:rPr>
          <w:b w:val="0"/>
          <w:bCs w:val="0"/>
        </w:rPr>
      </w:pPr>
      <w:bookmarkStart w:id="95" w:name="_Toc91667876"/>
      <w:r w:rsidRPr="00D421EE">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7</w:t>
      </w:r>
      <w:r w:rsidR="00914E7C">
        <w:rPr>
          <w:b w:val="0"/>
          <w:bCs w:val="0"/>
        </w:rPr>
        <w:fldChar w:fldCharType="end"/>
      </w:r>
      <w:r w:rsidRPr="00D421EE">
        <w:rPr>
          <w:b w:val="0"/>
          <w:bCs w:val="0"/>
        </w:rPr>
        <w:t>. Zmiana dynamiki kredytów konsumpcyjnych a stopa bezrobocia (%, r/r)</w:t>
      </w:r>
      <w:bookmarkEnd w:id="95"/>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4E0C3E28" w:rsidR="0006653A" w:rsidRPr="0006653A" w:rsidRDefault="0006653A" w:rsidP="0006653A">
      <w:pPr>
        <w:pStyle w:val="Legenda"/>
        <w:rPr>
          <w:b w:val="0"/>
          <w:bCs w:val="0"/>
        </w:rPr>
      </w:pPr>
      <w:bookmarkStart w:id="96" w:name="_Toc91667877"/>
      <w:r w:rsidRPr="0006653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8</w:t>
      </w:r>
      <w:r w:rsidR="00914E7C">
        <w:rPr>
          <w:b w:val="0"/>
          <w:bCs w:val="0"/>
        </w:rPr>
        <w:fldChar w:fldCharType="end"/>
      </w:r>
      <w:r w:rsidRPr="0006653A">
        <w:rPr>
          <w:b w:val="0"/>
          <w:bCs w:val="0"/>
        </w:rPr>
        <w:t>. Główne źródła dochodu studentów</w:t>
      </w:r>
      <w:bookmarkEnd w:id="96"/>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4A34D2CF" w:rsidR="00371542" w:rsidRPr="00FE42D3" w:rsidRDefault="00371542" w:rsidP="00371542">
      <w:pPr>
        <w:pStyle w:val="Legenda"/>
        <w:rPr>
          <w:b w:val="0"/>
          <w:bCs w:val="0"/>
        </w:rPr>
      </w:pPr>
      <w:bookmarkStart w:id="97" w:name="_Toc91667878"/>
      <w:r w:rsidRPr="00FE42D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19</w:t>
      </w:r>
      <w:r w:rsidR="00914E7C">
        <w:rPr>
          <w:b w:val="0"/>
          <w:bCs w:val="0"/>
        </w:rPr>
        <w:fldChar w:fldCharType="end"/>
      </w:r>
      <w:r w:rsidRPr="00FE42D3">
        <w:rPr>
          <w:b w:val="0"/>
          <w:bCs w:val="0"/>
        </w:rPr>
        <w:t>. Najważniejsze wydatki studentów</w:t>
      </w:r>
      <w:bookmarkEnd w:id="97"/>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4D7BA45B" w:rsidR="00371542" w:rsidRPr="00371542" w:rsidRDefault="00371542" w:rsidP="00371542">
      <w:pPr>
        <w:pStyle w:val="Legenda"/>
        <w:rPr>
          <w:b w:val="0"/>
          <w:bCs w:val="0"/>
        </w:rPr>
      </w:pPr>
      <w:bookmarkStart w:id="98" w:name="_Toc91667879"/>
      <w:r w:rsidRPr="0037154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0</w:t>
      </w:r>
      <w:r w:rsidR="00914E7C">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8"/>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9" w:name="_Toc8601575"/>
      <w:bookmarkStart w:id="100" w:name="_Toc91668276"/>
      <w:r>
        <w:t>Analiza interesariuszy</w:t>
      </w:r>
      <w:bookmarkEnd w:id="99"/>
      <w:bookmarkEnd w:id="100"/>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71F83A6E" w:rsidR="00AC0E72" w:rsidRPr="00373405" w:rsidRDefault="00AC0E72" w:rsidP="00AC0E72">
      <w:pPr>
        <w:pStyle w:val="Legenda"/>
        <w:rPr>
          <w:b w:val="0"/>
          <w:bCs w:val="0"/>
        </w:rPr>
      </w:pPr>
      <w:bookmarkStart w:id="101" w:name="_Toc91667880"/>
      <w:r w:rsidRPr="0037340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1</w:t>
      </w:r>
      <w:r w:rsidR="00914E7C">
        <w:rPr>
          <w:b w:val="0"/>
          <w:bCs w:val="0"/>
        </w:rPr>
        <w:fldChar w:fldCharType="end"/>
      </w:r>
      <w:r w:rsidRPr="00373405">
        <w:rPr>
          <w:b w:val="0"/>
          <w:bCs w:val="0"/>
        </w:rPr>
        <w:t>. Diagram interesariuszy</w:t>
      </w:r>
      <w:bookmarkEnd w:id="101"/>
    </w:p>
    <w:p w14:paraId="28B068A9" w14:textId="447D424F" w:rsidR="00AC0E72" w:rsidRDefault="00C0048E" w:rsidP="003B3ED2">
      <w:pPr>
        <w:pStyle w:val="TreAkapitu"/>
        <w:jc w:val="center"/>
        <w:rPr>
          <w:lang w:eastAsia="en-US"/>
        </w:rPr>
      </w:pPr>
      <w:r>
        <w:rPr>
          <w:noProof/>
        </w:rPr>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102" w:name="_Toc8601578"/>
      <w:bookmarkStart w:id="103" w:name="_Toc91668277"/>
      <w:r>
        <w:t>Role biznesowe i a</w:t>
      </w:r>
      <w:r w:rsidR="00484566">
        <w:t>ktorzy biznesowi</w:t>
      </w:r>
      <w:bookmarkEnd w:id="102"/>
      <w:bookmarkEnd w:id="103"/>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4" w:name="_Toc8601580"/>
      <w:bookmarkStart w:id="105" w:name="_Toc91668279"/>
      <w:r>
        <w:t>Mapa aktorów biznesowych</w:t>
      </w:r>
      <w:bookmarkEnd w:id="104"/>
      <w:bookmarkEnd w:id="105"/>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6A75D121" w:rsidR="00A903B4" w:rsidRPr="00831802" w:rsidRDefault="00A903B4" w:rsidP="00A903B4">
      <w:pPr>
        <w:pStyle w:val="Legenda"/>
        <w:rPr>
          <w:b w:val="0"/>
          <w:bCs w:val="0"/>
        </w:rPr>
      </w:pPr>
      <w:bookmarkStart w:id="106" w:name="_Toc91667881"/>
      <w:r w:rsidRPr="0083180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2</w:t>
      </w:r>
      <w:r w:rsidR="00914E7C">
        <w:rPr>
          <w:b w:val="0"/>
          <w:bCs w:val="0"/>
        </w:rPr>
        <w:fldChar w:fldCharType="end"/>
      </w:r>
      <w:r w:rsidRPr="00831802">
        <w:rPr>
          <w:b w:val="0"/>
          <w:bCs w:val="0"/>
        </w:rPr>
        <w:t>. Aktorzy oraz role biznesowe</w:t>
      </w:r>
      <w:bookmarkEnd w:id="106"/>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7" w:name="_Toc8601579"/>
      <w:bookmarkStart w:id="108" w:name="_Toc91668278"/>
      <w:r>
        <w:lastRenderedPageBreak/>
        <w:t>Katalog ról biznesowych i odpowiedzialności</w:t>
      </w:r>
      <w:bookmarkEnd w:id="107"/>
      <w:bookmarkEnd w:id="108"/>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9" w:name="_Toc8601581"/>
      <w:bookmarkStart w:id="110" w:name="_Toc91668280"/>
      <w:r>
        <w:t>Obiekty / encje biznesowe</w:t>
      </w:r>
      <w:bookmarkEnd w:id="109"/>
      <w:bookmarkEnd w:id="110"/>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11" w:name="_Toc8601582"/>
      <w:bookmarkStart w:id="112" w:name="_Toc91668281"/>
      <w:r>
        <w:t>Model konceptualny</w:t>
      </w:r>
      <w:r w:rsidR="000F5E03">
        <w:t xml:space="preserve"> - diagramy klas poziom konceptualny</w:t>
      </w:r>
      <w:bookmarkEnd w:id="111"/>
      <w:bookmarkEnd w:id="112"/>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655A6A15" w:rsidR="000F59C8" w:rsidRPr="000F59C8" w:rsidRDefault="000F59C8" w:rsidP="000F59C8">
      <w:pPr>
        <w:pStyle w:val="Legenda"/>
        <w:jc w:val="both"/>
        <w:rPr>
          <w:b w:val="0"/>
          <w:bCs w:val="0"/>
        </w:rPr>
      </w:pPr>
      <w:bookmarkStart w:id="113" w:name="_Toc91667882"/>
      <w:r w:rsidRPr="000F59C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3</w:t>
      </w:r>
      <w:r w:rsidR="00914E7C">
        <w:rPr>
          <w:b w:val="0"/>
          <w:bCs w:val="0"/>
        </w:rPr>
        <w:fldChar w:fldCharType="end"/>
      </w:r>
      <w:r w:rsidRPr="000F59C8">
        <w:rPr>
          <w:b w:val="0"/>
          <w:bCs w:val="0"/>
        </w:rPr>
        <w:t>. Diagram klas – poziom konceptualny</w:t>
      </w:r>
      <w:bookmarkEnd w:id="113"/>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4" w:name="_Toc91668282"/>
      <w:bookmarkStart w:id="115" w:name="_Toc8601588"/>
      <w:r>
        <w:lastRenderedPageBreak/>
        <w:t>Maszyn</w:t>
      </w:r>
      <w:r w:rsidR="004E71EB">
        <w:t>y</w:t>
      </w:r>
      <w:r>
        <w:t xml:space="preserve"> stanow</w:t>
      </w:r>
      <w:r w:rsidR="004E71EB">
        <w:t>e</w:t>
      </w:r>
      <w:bookmarkEnd w:id="114"/>
    </w:p>
    <w:bookmarkEnd w:id="115"/>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286F5E81" w:rsidR="00576078" w:rsidRDefault="00576078" w:rsidP="00576078">
      <w:pPr>
        <w:pStyle w:val="Legenda"/>
        <w:rPr>
          <w:b w:val="0"/>
          <w:bCs w:val="0"/>
          <w:i/>
          <w:iCs/>
        </w:rPr>
      </w:pPr>
      <w:bookmarkStart w:id="116" w:name="_Toc91667883"/>
      <w:r w:rsidRPr="00576078">
        <w:rPr>
          <w:b w:val="0"/>
          <w:bCs w:val="0"/>
        </w:rPr>
        <w:t>R</w:t>
      </w:r>
      <w:r w:rsidR="00082676">
        <w:rPr>
          <w:b w:val="0"/>
          <w:bCs w:val="0"/>
        </w:rPr>
        <w:t>y</w:t>
      </w:r>
      <w:r w:rsidRPr="00576078">
        <w:rPr>
          <w:b w:val="0"/>
          <w:bCs w:val="0"/>
        </w:rPr>
        <w:t xml:space="preserve">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4</w:t>
      </w:r>
      <w:r w:rsidR="00914E7C">
        <w:rPr>
          <w:b w:val="0"/>
          <w:bCs w:val="0"/>
        </w:rPr>
        <w:fldChar w:fldCharType="end"/>
      </w:r>
      <w:r w:rsidRPr="00576078">
        <w:rPr>
          <w:b w:val="0"/>
          <w:bCs w:val="0"/>
        </w:rPr>
        <w:t xml:space="preserve">. Maszyna stanowa obiektu </w:t>
      </w:r>
      <w:r w:rsidRPr="00576078">
        <w:rPr>
          <w:b w:val="0"/>
          <w:bCs w:val="0"/>
          <w:i/>
          <w:iCs/>
        </w:rPr>
        <w:t>Wniosek</w:t>
      </w:r>
      <w:bookmarkEnd w:id="116"/>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t>
      </w:r>
      <w:r w:rsidR="00255554">
        <w:lastRenderedPageBreak/>
        <w:t xml:space="preserve">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0DE054DF" w:rsidR="00E879D7" w:rsidRPr="004E71EB" w:rsidRDefault="00E879D7" w:rsidP="00E879D7">
      <w:pPr>
        <w:pStyle w:val="Legenda"/>
        <w:rPr>
          <w:b w:val="0"/>
          <w:bCs w:val="0"/>
        </w:rPr>
      </w:pPr>
      <w:bookmarkStart w:id="117" w:name="_Toc91667884"/>
      <w:r w:rsidRPr="004E71EB">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5</w:t>
      </w:r>
      <w:r w:rsidR="00914E7C">
        <w:rPr>
          <w:b w:val="0"/>
          <w:bCs w:val="0"/>
        </w:rPr>
        <w:fldChar w:fldCharType="end"/>
      </w:r>
      <w:r w:rsidRPr="004E71EB">
        <w:rPr>
          <w:b w:val="0"/>
          <w:bCs w:val="0"/>
        </w:rPr>
        <w:t xml:space="preserve">. Maszyna stanowa obiektu </w:t>
      </w:r>
      <w:r w:rsidRPr="004E71EB">
        <w:rPr>
          <w:b w:val="0"/>
          <w:bCs w:val="0"/>
          <w:i/>
          <w:iCs/>
        </w:rPr>
        <w:t>Pożyczka</w:t>
      </w:r>
      <w:bookmarkEnd w:id="117"/>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8" w:name="_Toc8601592"/>
      <w:bookmarkStart w:id="119" w:name="_Toc91668283"/>
      <w:r>
        <w:t>P</w:t>
      </w:r>
      <w:r w:rsidR="00423A96">
        <w:t>rocesy biznesowe</w:t>
      </w:r>
      <w:bookmarkEnd w:id="118"/>
      <w:bookmarkEnd w:id="119"/>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20" w:name="_Toc8601593"/>
      <w:bookmarkStart w:id="121" w:name="_Toc91668284"/>
      <w:r>
        <w:t>Mapa procesów biznesowych</w:t>
      </w:r>
      <w:bookmarkEnd w:id="120"/>
      <w:bookmarkEnd w:id="121"/>
    </w:p>
    <w:p w14:paraId="0E7ECA72" w14:textId="3F8E2CA7" w:rsidR="00CC2294" w:rsidRPr="000D5DCE" w:rsidRDefault="00CC2294" w:rsidP="00CC2294">
      <w:pPr>
        <w:pStyle w:val="Legenda"/>
        <w:ind w:firstLine="709"/>
        <w:jc w:val="both"/>
        <w:rPr>
          <w:b w:val="0"/>
          <w:bCs w:val="0"/>
        </w:rPr>
      </w:pPr>
      <w:bookmarkStart w:id="122" w:name="_Toc91667885"/>
      <w:r w:rsidRPr="000D5D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6</w:t>
      </w:r>
      <w:r w:rsidR="00914E7C">
        <w:rPr>
          <w:b w:val="0"/>
          <w:bCs w:val="0"/>
        </w:rPr>
        <w:fldChar w:fldCharType="end"/>
      </w:r>
      <w:r w:rsidRPr="000D5DCE">
        <w:rPr>
          <w:b w:val="0"/>
          <w:bCs w:val="0"/>
        </w:rPr>
        <w:t>. Procesy główne</w:t>
      </w:r>
      <w:bookmarkEnd w:id="122"/>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23" w:name="_Toc8601594"/>
      <w:bookmarkStart w:id="124" w:name="_Toc91668285"/>
      <w:r>
        <w:t>Macierz CRUD dla relacji PROCES-OBIEKT/ENCJA</w:t>
      </w:r>
      <w:bookmarkEnd w:id="123"/>
      <w:bookmarkEnd w:id="124"/>
    </w:p>
    <w:p w14:paraId="6CF0A022" w14:textId="0397E876" w:rsidR="00BC4EDD" w:rsidRDefault="0042534A" w:rsidP="000F6057">
      <w:pPr>
        <w:pStyle w:val="Nagwek3"/>
      </w:pPr>
      <w:bookmarkStart w:id="125" w:name="_Toc8601595"/>
      <w:bookmarkStart w:id="126" w:name="_Toc91668286"/>
      <w:r>
        <w:t>Macierz RACI dla relacji ROLA</w:t>
      </w:r>
      <w:r w:rsidR="00B11C87">
        <w:t xml:space="preserve"> BIZNESOWA</w:t>
      </w:r>
      <w:r>
        <w:t>-PROCES BIZNESOWY</w:t>
      </w:r>
      <w:bookmarkEnd w:id="125"/>
      <w:bookmarkEnd w:id="126"/>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7" w:name="_Toc8601596"/>
      <w:bookmarkStart w:id="128" w:name="_Toc91668287"/>
      <w:r>
        <w:lastRenderedPageBreak/>
        <w:t xml:space="preserve">Proces </w:t>
      </w:r>
      <w:bookmarkEnd w:id="127"/>
      <w:r w:rsidR="009B4869">
        <w:t xml:space="preserve">- </w:t>
      </w:r>
      <w:r w:rsidR="009B4869" w:rsidRPr="009B4869">
        <w:rPr>
          <w:bCs/>
          <w:i/>
          <w:iCs/>
        </w:rPr>
        <w:t>obsługa pożyczki</w:t>
      </w:r>
      <w:bookmarkEnd w:id="128"/>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704520B0" w:rsidR="00430514" w:rsidRPr="00430514" w:rsidRDefault="009258AD" w:rsidP="008E2067">
      <w:pPr>
        <w:pStyle w:val="TreAkapitu"/>
        <w:ind w:firstLine="0"/>
      </w:pPr>
      <w:r>
        <w:rPr>
          <w:noProof/>
        </w:rPr>
        <mc:AlternateContent>
          <mc:Choice Requires="wps">
            <w:drawing>
              <wp:anchor distT="0" distB="0" distL="114300" distR="114300" simplePos="0" relativeHeight="251662336" behindDoc="0" locked="0" layoutInCell="1" allowOverlap="1" wp14:anchorId="268E7FF8" wp14:editId="7A10C43C">
                <wp:simplePos x="0" y="0"/>
                <wp:positionH relativeFrom="column">
                  <wp:posOffset>-841375</wp:posOffset>
                </wp:positionH>
                <wp:positionV relativeFrom="paragraph">
                  <wp:posOffset>166370</wp:posOffset>
                </wp:positionV>
                <wp:extent cx="7107555" cy="193040"/>
                <wp:effectExtent l="0" t="0" r="0" b="0"/>
                <wp:wrapNone/>
                <wp:docPr id="2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7555" cy="193040"/>
                        </a:xfrm>
                        <a:prstGeom prst="rect">
                          <a:avLst/>
                        </a:prstGeom>
                        <a:solidFill>
                          <a:srgbClr val="FFFFFF"/>
                        </a:solidFill>
                        <a:ln>
                          <a:noFill/>
                        </a:ln>
                      </wps:spPr>
                      <wps:txbx>
                        <w:txbxContent>
                          <w:p w14:paraId="233E6C94" w14:textId="2EC71AE5" w:rsidR="00430514" w:rsidRPr="00430514" w:rsidRDefault="00430514" w:rsidP="00430514">
                            <w:pPr>
                              <w:pStyle w:val="Legenda"/>
                              <w:rPr>
                                <w:b w:val="0"/>
                                <w:bCs w:val="0"/>
                                <w:noProof/>
                                <w:sz w:val="28"/>
                                <w:szCs w:val="22"/>
                              </w:rPr>
                            </w:pPr>
                            <w:bookmarkStart w:id="129"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8E7FF8" id="Text Box 4" o:spid="_x0000_s1031" type="#_x0000_t202" style="position:absolute;left:0;text-align:left;margin-left:-66.25pt;margin-top:13.1pt;width:559.65pt;height:1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" stroked="f">
                <v:textbox inset="0,0,0,0">
                  <w:txbxContent>
                    <w:p w14:paraId="233E6C94" w14:textId="2EC71AE5" w:rsidR="00430514" w:rsidRPr="00430514" w:rsidRDefault="00430514" w:rsidP="00430514">
                      <w:pPr>
                        <w:pStyle w:val="Legenda"/>
                        <w:rPr>
                          <w:b w:val="0"/>
                          <w:bCs w:val="0"/>
                          <w:noProof/>
                          <w:sz w:val="28"/>
                          <w:szCs w:val="22"/>
                        </w:rPr>
                      </w:pPr>
                      <w:bookmarkStart w:id="130"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30"/>
                    </w:p>
                  </w:txbxContent>
                </v:textbox>
              </v:shape>
            </w:pict>
          </mc:Fallback>
        </mc:AlternateConten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31" w:name="_Toc8601597"/>
      <w:bookmarkStart w:id="132" w:name="_Toc91668288"/>
      <w:r w:rsidRPr="009B4869">
        <w:t>Podp</w:t>
      </w:r>
      <w:r w:rsidR="00CF6E05" w:rsidRPr="009B4869">
        <w:t xml:space="preserve">roces </w:t>
      </w:r>
      <w:bookmarkEnd w:id="131"/>
      <w:r w:rsidR="009B4869" w:rsidRPr="009B4869">
        <w:t xml:space="preserve">– </w:t>
      </w:r>
      <w:r w:rsidR="009B4869" w:rsidRPr="009B4869">
        <w:rPr>
          <w:i/>
          <w:iCs/>
        </w:rPr>
        <w:t>Złożenie wniosku o pożyczkę</w:t>
      </w:r>
      <w:bookmarkEnd w:id="132"/>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3F98FEFD" w:rsidR="00994E94" w:rsidRPr="00994E94" w:rsidRDefault="00F65468" w:rsidP="00994E94">
      <w:pPr>
        <w:pStyle w:val="Legenda"/>
        <w:rPr>
          <w:b w:val="0"/>
          <w:bCs w:val="0"/>
          <w:i/>
          <w:iCs/>
        </w:rPr>
      </w:pPr>
      <w:bookmarkStart w:id="133" w:name="_Toc91667887"/>
      <w:r>
        <w:rPr>
          <w:noProof/>
        </w:rPr>
        <w:lastRenderedPageBreak/>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8</w:t>
      </w:r>
      <w:r w:rsidR="00914E7C">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34" w:name="_Hlk85191410"/>
      <w:r w:rsidR="00BC6B53" w:rsidRPr="00BC6B53">
        <w:rPr>
          <w:b w:val="0"/>
          <w:bCs w:val="0"/>
          <w:i/>
          <w:iCs/>
        </w:rPr>
        <w:t>Złożenie wniosku o pożyczkę</w:t>
      </w:r>
      <w:bookmarkEnd w:id="133"/>
      <w:bookmarkEnd w:id="134"/>
    </w:p>
    <w:p w14:paraId="1D46AF8D" w14:textId="1B9C320D"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135" w:name="_Toc8601600"/>
      <w:bookmarkStart w:id="136" w:name="_Toc91668289"/>
      <w:r>
        <w:t>R</w:t>
      </w:r>
      <w:r w:rsidR="00372962">
        <w:t>e</w:t>
      </w:r>
      <w:r>
        <w:t>guły biznesowe</w:t>
      </w:r>
      <w:bookmarkEnd w:id="135"/>
      <w:bookmarkEnd w:id="136"/>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lastRenderedPageBreak/>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1BECD517" w:rsidR="0036730E" w:rsidRPr="00E32A12" w:rsidRDefault="00430514" w:rsidP="003655B2">
      <w:pPr>
        <w:pStyle w:val="Legenda"/>
        <w:jc w:val="left"/>
        <w:rPr>
          <w:b w:val="0"/>
          <w:bCs w:val="0"/>
        </w:rPr>
      </w:pPr>
      <w:bookmarkStart w:id="137" w:name="_Toc91667888"/>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29</w:t>
      </w:r>
      <w:r w:rsidR="00914E7C">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7"/>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lastRenderedPageBreak/>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8" w:name="_Toc8601601"/>
      <w:bookmarkStart w:id="139" w:name="_Toc91668290"/>
      <w:r>
        <w:t>P</w:t>
      </w:r>
      <w:r w:rsidR="00A047B0">
        <w:t>otrzeb</w:t>
      </w:r>
      <w:r>
        <w:t>y</w:t>
      </w:r>
      <w:r w:rsidR="00A047B0">
        <w:t xml:space="preserve"> biznesow</w:t>
      </w:r>
      <w:r w:rsidR="004F01AA">
        <w:t>e</w:t>
      </w:r>
      <w:bookmarkEnd w:id="138"/>
      <w:bookmarkEnd w:id="139"/>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749F1EE7" w:rsidR="00936D36" w:rsidRDefault="00936D36" w:rsidP="00936D36">
      <w:pPr>
        <w:pStyle w:val="Legenda"/>
      </w:pPr>
      <w:bookmarkStart w:id="140" w:name="_Toc91667889"/>
      <w:r>
        <w:t xml:space="preserve">Rysunek </w:t>
      </w:r>
      <w:fldSimple w:instr=" SEQ Rysunek \* ARABIC ">
        <w:r w:rsidR="00C835FF">
          <w:rPr>
            <w:noProof/>
          </w:rPr>
          <w:t>30</w:t>
        </w:r>
      </w:fldSimple>
      <w:r>
        <w:t>. Cykl specyfikacji potrzeb biznesowych</w:t>
      </w:r>
      <w:bookmarkEnd w:id="140"/>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41" w:name="_Toc490182404"/>
      <w:bookmarkStart w:id="142" w:name="_Toc496365798"/>
      <w:bookmarkStart w:id="143" w:name="_Toc8601602"/>
      <w:bookmarkStart w:id="144" w:name="_Toc91668291"/>
      <w:bookmarkStart w:id="145" w:name="_Hlk84930011"/>
      <w:bookmarkEnd w:id="141"/>
      <w:bookmarkEnd w:id="142"/>
      <w:r>
        <w:t>Wymagania biznesowe</w:t>
      </w:r>
      <w:bookmarkEnd w:id="143"/>
      <w:bookmarkEnd w:id="144"/>
    </w:p>
    <w:bookmarkEnd w:id="145"/>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6" w:name="_Hlk84929971"/>
      <w:r>
        <w:lastRenderedPageBreak/>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7" w:name="_Toc8601603"/>
      <w:bookmarkStart w:id="148" w:name="_Toc91668292"/>
      <w:bookmarkStart w:id="149" w:name="_Hlk84930003"/>
      <w:bookmarkEnd w:id="146"/>
      <w:r>
        <w:t xml:space="preserve">Wymagania </w:t>
      </w:r>
      <w:bookmarkEnd w:id="147"/>
      <w:r w:rsidR="00465C87">
        <w:t>interesariuszy</w:t>
      </w:r>
      <w:bookmarkEnd w:id="148"/>
    </w:p>
    <w:bookmarkEnd w:id="149"/>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50"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w:t>
            </w:r>
            <w:r w:rsidRPr="002177AC">
              <w:lastRenderedPageBreak/>
              <w:t>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51" w:name="_Toc91668293"/>
      <w:bookmarkEnd w:id="150"/>
      <w:r>
        <w:t>Diagram</w:t>
      </w:r>
      <w:r w:rsidR="00DE49E9">
        <w:t>y</w:t>
      </w:r>
      <w:r>
        <w:t xml:space="preserve"> wymagań</w:t>
      </w:r>
      <w:bookmarkEnd w:id="151"/>
    </w:p>
    <w:p w14:paraId="4BB8BF70" w14:textId="4FF82462" w:rsidR="00A45F96" w:rsidRPr="00D47349" w:rsidRDefault="00A45F96" w:rsidP="00A45F96">
      <w:pPr>
        <w:pStyle w:val="Legenda"/>
        <w:rPr>
          <w:b w:val="0"/>
          <w:bCs w:val="0"/>
        </w:rPr>
      </w:pPr>
      <w:bookmarkStart w:id="152" w:name="_Toc91667890"/>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1</w:t>
      </w:r>
      <w:r w:rsidR="00914E7C">
        <w:rPr>
          <w:b w:val="0"/>
          <w:bCs w:val="0"/>
        </w:rPr>
        <w:fldChar w:fldCharType="end"/>
      </w:r>
      <w:r w:rsidRPr="00D47349">
        <w:rPr>
          <w:b w:val="0"/>
          <w:bCs w:val="0"/>
        </w:rPr>
        <w:t>. Diagram wymagań biznesowych</w:t>
      </w:r>
      <w:bookmarkEnd w:id="152"/>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455B813E" w:rsidR="00A45F96" w:rsidRPr="00D47349" w:rsidRDefault="00A45F96" w:rsidP="00A45F96">
      <w:pPr>
        <w:pStyle w:val="Legenda"/>
        <w:rPr>
          <w:b w:val="0"/>
          <w:bCs w:val="0"/>
        </w:rPr>
      </w:pPr>
      <w:bookmarkStart w:id="153" w:name="_Toc91667891"/>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2</w:t>
      </w:r>
      <w:r w:rsidR="00914E7C">
        <w:rPr>
          <w:b w:val="0"/>
          <w:bCs w:val="0"/>
        </w:rPr>
        <w:fldChar w:fldCharType="end"/>
      </w:r>
      <w:r w:rsidRPr="00D47349">
        <w:rPr>
          <w:b w:val="0"/>
          <w:bCs w:val="0"/>
        </w:rPr>
        <w:t>. Diagram wymagań interesariuszy</w:t>
      </w:r>
      <w:bookmarkEnd w:id="153"/>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42F6B695" w:rsidR="00C11318" w:rsidRDefault="00C11318" w:rsidP="00C11318">
      <w:pPr>
        <w:pStyle w:val="Legenda"/>
        <w:rPr>
          <w:b w:val="0"/>
          <w:bCs w:val="0"/>
        </w:rPr>
      </w:pPr>
      <w:bookmarkStart w:id="154" w:name="_Toc91667892"/>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3</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54"/>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1ED1E817" w:rsidR="00C11318" w:rsidRPr="00C11318" w:rsidRDefault="00C11318" w:rsidP="00C11318">
      <w:pPr>
        <w:pStyle w:val="Legenda"/>
        <w:rPr>
          <w:b w:val="0"/>
          <w:bCs w:val="0"/>
        </w:rPr>
      </w:pPr>
      <w:bookmarkStart w:id="155" w:name="_Toc91667893"/>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4</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5"/>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6" w:name="_Toc490182427"/>
      <w:bookmarkStart w:id="157" w:name="_Toc496365821"/>
      <w:bookmarkStart w:id="158" w:name="_Toc490182428"/>
      <w:bookmarkStart w:id="159" w:name="_Toc8601604"/>
      <w:bookmarkStart w:id="160" w:name="_Toc91668294"/>
      <w:bookmarkEnd w:id="156"/>
      <w:bookmarkEnd w:id="157"/>
      <w:r w:rsidRPr="00CB1632">
        <w:t>Wnioski</w:t>
      </w:r>
      <w:bookmarkStart w:id="161" w:name="_Ref473452508"/>
      <w:bookmarkStart w:id="162" w:name="_Ref479794691"/>
      <w:bookmarkStart w:id="163" w:name="_Ref479794768"/>
      <w:bookmarkStart w:id="164" w:name="_Toc490182429"/>
      <w:bookmarkEnd w:id="158"/>
      <w:bookmarkEnd w:id="159"/>
      <w:bookmarkEnd w:id="160"/>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5" w:name="_Toc8601605"/>
      <w:bookmarkStart w:id="166" w:name="_Toc91668295"/>
      <w:bookmarkStart w:id="167" w:name="_Ref479794748"/>
      <w:bookmarkStart w:id="168" w:name="_Toc490182468"/>
      <w:bookmarkEnd w:id="161"/>
      <w:bookmarkEnd w:id="162"/>
      <w:bookmarkEnd w:id="163"/>
      <w:bookmarkEnd w:id="164"/>
      <w:r>
        <w:lastRenderedPageBreak/>
        <w:t>ANALIZA SYSTEM</w:t>
      </w:r>
      <w:r w:rsidR="004F16B5">
        <w:t>U INFORMATYCZNEGO</w:t>
      </w:r>
      <w:bookmarkEnd w:id="165"/>
      <w:bookmarkEnd w:id="166"/>
    </w:p>
    <w:p w14:paraId="3C9C9C65" w14:textId="1AC9AEB2" w:rsidR="002D2259" w:rsidRDefault="002D2259" w:rsidP="00D340D5">
      <w:pPr>
        <w:pStyle w:val="Nagwek2"/>
      </w:pPr>
      <w:bookmarkStart w:id="169" w:name="_Toc8601606"/>
      <w:bookmarkStart w:id="170" w:name="_Toc91668296"/>
      <w:r w:rsidRPr="00327C91">
        <w:t>Wprowadzenie</w:t>
      </w:r>
      <w:bookmarkEnd w:id="169"/>
      <w:bookmarkEnd w:id="170"/>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71" w:name="_Toc8601607"/>
      <w:bookmarkStart w:id="172" w:name="_Toc91668297"/>
      <w:r>
        <w:t>W</w:t>
      </w:r>
      <w:r w:rsidR="00801E35">
        <w:t>ymaga</w:t>
      </w:r>
      <w:r>
        <w:t>nia</w:t>
      </w:r>
      <w:r w:rsidR="00801E35">
        <w:t xml:space="preserve"> funkcjonaln</w:t>
      </w:r>
      <w:r>
        <w:t>e</w:t>
      </w:r>
      <w:bookmarkEnd w:id="171"/>
      <w:bookmarkEnd w:id="172"/>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73" w:name="_Toc8601608"/>
      <w:bookmarkStart w:id="174" w:name="_Toc91668298"/>
      <w:r>
        <w:t>Obszary funkcjonalne systemu</w:t>
      </w:r>
      <w:bookmarkEnd w:id="173"/>
      <w:bookmarkEnd w:id="174"/>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5" w:name="_Toc91668299"/>
      <w:r w:rsidRPr="0013523D">
        <w:rPr>
          <w:b w:val="0"/>
          <w:bCs/>
          <w:sz w:val="24"/>
          <w:szCs w:val="20"/>
        </w:rPr>
        <w:t>zarządzanie kontem</w:t>
      </w:r>
      <w:bookmarkEnd w:id="175"/>
    </w:p>
    <w:p w14:paraId="6856A7BD" w14:textId="3F215455" w:rsidR="00B943FF" w:rsidRPr="0013523D" w:rsidRDefault="00F37C8F" w:rsidP="00A55904">
      <w:pPr>
        <w:pStyle w:val="Nagwek2"/>
        <w:numPr>
          <w:ilvl w:val="0"/>
          <w:numId w:val="17"/>
        </w:numPr>
        <w:rPr>
          <w:b w:val="0"/>
          <w:bCs/>
          <w:sz w:val="24"/>
          <w:szCs w:val="20"/>
        </w:rPr>
      </w:pPr>
      <w:bookmarkStart w:id="176" w:name="_Toc91668300"/>
      <w:r w:rsidRPr="0013523D">
        <w:rPr>
          <w:b w:val="0"/>
          <w:bCs/>
          <w:sz w:val="24"/>
          <w:szCs w:val="20"/>
        </w:rPr>
        <w:t>obsługa</w:t>
      </w:r>
      <w:r w:rsidR="00B943FF" w:rsidRPr="0013523D">
        <w:rPr>
          <w:b w:val="0"/>
          <w:bCs/>
          <w:sz w:val="24"/>
          <w:szCs w:val="20"/>
        </w:rPr>
        <w:t xml:space="preserve"> pożyczki</w:t>
      </w:r>
      <w:bookmarkEnd w:id="176"/>
    </w:p>
    <w:p w14:paraId="0E2773AC" w14:textId="05151B5F" w:rsidR="00B943FF" w:rsidRDefault="00606D1E" w:rsidP="00A55904">
      <w:pPr>
        <w:pStyle w:val="Nagwek2"/>
        <w:numPr>
          <w:ilvl w:val="0"/>
          <w:numId w:val="17"/>
        </w:numPr>
        <w:rPr>
          <w:b w:val="0"/>
          <w:bCs/>
          <w:sz w:val="24"/>
          <w:szCs w:val="20"/>
        </w:rPr>
      </w:pPr>
      <w:bookmarkStart w:id="177" w:name="_Toc91668301"/>
      <w:r w:rsidRPr="0013523D">
        <w:rPr>
          <w:b w:val="0"/>
          <w:bCs/>
          <w:sz w:val="24"/>
          <w:szCs w:val="20"/>
        </w:rPr>
        <w:t>zarządzanie wnioskiem o pożyczkę</w:t>
      </w:r>
      <w:bookmarkEnd w:id="177"/>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8" w:name="_Toc8601609"/>
      <w:bookmarkStart w:id="179" w:name="_Toc91668302"/>
      <w:bookmarkStart w:id="180" w:name="_Hlk84929994"/>
      <w:r>
        <w:lastRenderedPageBreak/>
        <w:t>Wymagania funkcjonalne w obszarze A</w:t>
      </w:r>
      <w:bookmarkEnd w:id="178"/>
      <w:bookmarkEnd w:id="179"/>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81" w:name="_Hlk84929988"/>
      <w:bookmarkEnd w:id="180"/>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936"/>
        <w:gridCol w:w="1923"/>
        <w:gridCol w:w="4387"/>
        <w:gridCol w:w="969"/>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81"/>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82" w:name="_Toc8601610"/>
      <w:bookmarkStart w:id="183" w:name="_Toc91668303"/>
      <w:bookmarkStart w:id="184" w:name="_Hlk84930024"/>
      <w:r>
        <w:t>Wymagania funkcjonalne w obszarze B</w:t>
      </w:r>
      <w:bookmarkEnd w:id="182"/>
      <w:bookmarkEnd w:id="183"/>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937"/>
        <w:gridCol w:w="1923"/>
        <w:gridCol w:w="5007"/>
        <w:gridCol w:w="1047"/>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lastRenderedPageBreak/>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84"/>
    </w:p>
    <w:p w14:paraId="2FF8F822" w14:textId="0C56CA68" w:rsidR="000323F5" w:rsidRDefault="000323F5" w:rsidP="00D340D5">
      <w:pPr>
        <w:pStyle w:val="Nagwek3"/>
      </w:pPr>
      <w:bookmarkStart w:id="185" w:name="_Toc8601611"/>
      <w:bookmarkStart w:id="186" w:name="_Toc91668304"/>
      <w:bookmarkStart w:id="187" w:name="_Hlk84930029"/>
      <w:r>
        <w:t>Wymagania funkcjonalne w obszarze C</w:t>
      </w:r>
      <w:bookmarkEnd w:id="185"/>
      <w:bookmarkEnd w:id="186"/>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936"/>
        <w:gridCol w:w="1895"/>
        <w:gridCol w:w="5003"/>
        <w:gridCol w:w="987"/>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8" w:name="_Toc8601613"/>
      <w:bookmarkStart w:id="189" w:name="_Toc91668305"/>
      <w:bookmarkEnd w:id="187"/>
      <w:r>
        <w:t xml:space="preserve">Wymagania </w:t>
      </w:r>
      <w:bookmarkEnd w:id="188"/>
      <w:r w:rsidR="00696A7B">
        <w:t>niefunkcjonalne</w:t>
      </w:r>
      <w:bookmarkEnd w:id="189"/>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90" w:name="_Toc91668306"/>
      <w:r>
        <w:t>Wydajność</w:t>
      </w:r>
      <w:bookmarkEnd w:id="190"/>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936"/>
        <w:gridCol w:w="2056"/>
        <w:gridCol w:w="1296"/>
        <w:gridCol w:w="4581"/>
        <w:gridCol w:w="1108"/>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lastRenderedPageBreak/>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91" w:name="_Toc91668307"/>
      <w:r>
        <w:t>Rozmiar</w:t>
      </w:r>
      <w:bookmarkEnd w:id="191"/>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936"/>
        <w:gridCol w:w="2056"/>
        <w:gridCol w:w="1043"/>
        <w:gridCol w:w="4312"/>
        <w:gridCol w:w="140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92" w:name="_Toc91668308"/>
      <w:r>
        <w:t>Niezawodność</w:t>
      </w:r>
      <w:bookmarkEnd w:id="192"/>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936"/>
        <w:gridCol w:w="2056"/>
        <w:gridCol w:w="1629"/>
        <w:gridCol w:w="3865"/>
        <w:gridCol w:w="1261"/>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lastRenderedPageBreak/>
        <w:t>Źródło: opracowanie własn</w:t>
      </w:r>
      <w:r w:rsidR="000D168D">
        <w:rPr>
          <w:sz w:val="20"/>
          <w:szCs w:val="16"/>
        </w:rPr>
        <w:t>e</w:t>
      </w:r>
    </w:p>
    <w:p w14:paraId="64F2F10F" w14:textId="00F8FDE9" w:rsidR="008849BF" w:rsidRDefault="009B3579" w:rsidP="009B3579">
      <w:pPr>
        <w:pStyle w:val="Nagwek3"/>
      </w:pPr>
      <w:bookmarkStart w:id="193" w:name="_Toc91668309"/>
      <w:r>
        <w:t>Bezpieczeństwo</w:t>
      </w:r>
      <w:bookmarkEnd w:id="193"/>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936"/>
        <w:gridCol w:w="2056"/>
        <w:gridCol w:w="1776"/>
        <w:gridCol w:w="3764"/>
        <w:gridCol w:w="121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94" w:name="_Toc91668310"/>
      <w:r>
        <w:t>Łatwość uży</w:t>
      </w:r>
      <w:r w:rsidR="001517E5">
        <w:t>tkowania</w:t>
      </w:r>
      <w:bookmarkEnd w:id="194"/>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936"/>
        <w:gridCol w:w="2056"/>
        <w:gridCol w:w="1635"/>
        <w:gridCol w:w="4286"/>
        <w:gridCol w:w="1260"/>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lastRenderedPageBreak/>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5" w:name="_Toc8601618"/>
      <w:bookmarkStart w:id="196" w:name="_Toc91668311"/>
      <w:r>
        <w:t>Inne</w:t>
      </w:r>
      <w:bookmarkEnd w:id="195"/>
      <w:bookmarkEnd w:id="196"/>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936"/>
        <w:gridCol w:w="2056"/>
        <w:gridCol w:w="1607"/>
        <w:gridCol w:w="4311"/>
        <w:gridCol w:w="1263"/>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7" w:name="_Toc8601619"/>
      <w:bookmarkStart w:id="198" w:name="_Toc91668312"/>
      <w:r>
        <w:t>Założenia i ograniczenia</w:t>
      </w:r>
      <w:bookmarkEnd w:id="197"/>
      <w:bookmarkEnd w:id="198"/>
    </w:p>
    <w:p w14:paraId="7935698F" w14:textId="77777777" w:rsidR="008B234A" w:rsidRDefault="008B234A" w:rsidP="00D340D5">
      <w:pPr>
        <w:pStyle w:val="Nagwek3"/>
      </w:pPr>
      <w:bookmarkStart w:id="199" w:name="_Toc8601620"/>
      <w:bookmarkStart w:id="200" w:name="_Toc91668313"/>
      <w:r>
        <w:t>Założenia</w:t>
      </w:r>
      <w:bookmarkEnd w:id="199"/>
      <w:bookmarkEnd w:id="200"/>
    </w:p>
    <w:p w14:paraId="111F9DF2" w14:textId="77777777" w:rsidR="008B234A" w:rsidRPr="008B234A" w:rsidRDefault="008B234A" w:rsidP="00D340D5">
      <w:pPr>
        <w:pStyle w:val="Nagwek3"/>
      </w:pPr>
      <w:bookmarkStart w:id="201" w:name="_Toc8601621"/>
      <w:bookmarkStart w:id="202" w:name="_Toc91668314"/>
      <w:r>
        <w:t>Ograniczenia</w:t>
      </w:r>
      <w:bookmarkEnd w:id="201"/>
      <w:bookmarkEnd w:id="202"/>
    </w:p>
    <w:p w14:paraId="04FAFE4C" w14:textId="474E4431" w:rsidR="00660A27" w:rsidRDefault="00660A27" w:rsidP="00D340D5">
      <w:pPr>
        <w:pStyle w:val="Nagwek2"/>
      </w:pPr>
      <w:bookmarkStart w:id="203" w:name="_Toc8601622"/>
      <w:bookmarkStart w:id="204" w:name="_Toc91668315"/>
      <w:r>
        <w:t>Aktorzy i role systemowe</w:t>
      </w:r>
      <w:bookmarkEnd w:id="203"/>
      <w:bookmarkEnd w:id="204"/>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xml:space="preserve">. Może być reprezentowany również poprzez zewnętrzne systemy. W przypadku opracowywanego systemu obsługi mikropożyczek  ma on </w:t>
      </w:r>
      <w:r w:rsidR="00A17FD3">
        <w:lastRenderedPageBreak/>
        <w:t>wykorzystywać media społecznościowe. Stanowią one aktora systemowego „serwis społecznościowy”, który pełni role systemowe takie jak „weryfikator” oraz „promotor”</w:t>
      </w:r>
      <w:r w:rsidR="009D2770">
        <w:t>.</w:t>
      </w:r>
    </w:p>
    <w:p w14:paraId="74644FEB" w14:textId="6499913D" w:rsidR="00F465D9" w:rsidRPr="00F465D9" w:rsidRDefault="00F465D9" w:rsidP="00F465D9">
      <w:pPr>
        <w:pStyle w:val="Legenda"/>
        <w:rPr>
          <w:b w:val="0"/>
          <w:bCs w:val="0"/>
        </w:rPr>
      </w:pPr>
      <w:bookmarkStart w:id="205" w:name="_Toc91667894"/>
      <w:r w:rsidRPr="00F465D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5</w:t>
      </w:r>
      <w:r w:rsidR="00914E7C">
        <w:rPr>
          <w:b w:val="0"/>
          <w:bCs w:val="0"/>
        </w:rPr>
        <w:fldChar w:fldCharType="end"/>
      </w:r>
      <w:r w:rsidRPr="00F465D9">
        <w:rPr>
          <w:b w:val="0"/>
          <w:bCs w:val="0"/>
        </w:rPr>
        <w:t>. Diagram aktorów i ról systemowych</w:t>
      </w:r>
      <w:bookmarkEnd w:id="205"/>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6" w:name="_Toc8601626"/>
      <w:bookmarkStart w:id="207" w:name="_Toc91668316"/>
      <w:r>
        <w:t>P</w:t>
      </w:r>
      <w:r w:rsidR="00D53AD9">
        <w:t>rzypadk</w:t>
      </w:r>
      <w:r>
        <w:t>i</w:t>
      </w:r>
      <w:r w:rsidR="00D53AD9">
        <w:t xml:space="preserve"> użycia</w:t>
      </w:r>
      <w:bookmarkEnd w:id="206"/>
      <w:bookmarkEnd w:id="207"/>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8" w:name="_Toc8601627"/>
      <w:bookmarkStart w:id="209" w:name="_Toc91668317"/>
      <w:r>
        <w:t>Przypad</w:t>
      </w:r>
      <w:r w:rsidR="00714A09">
        <w:t>ki</w:t>
      </w:r>
      <w:r>
        <w:t xml:space="preserve"> użycia </w:t>
      </w:r>
      <w:r w:rsidR="00714A09">
        <w:t xml:space="preserve">w obszarze funkcjonalnym </w:t>
      </w:r>
      <w:r>
        <w:t>A</w:t>
      </w:r>
      <w:bookmarkEnd w:id="208"/>
      <w:bookmarkEnd w:id="209"/>
    </w:p>
    <w:p w14:paraId="4AAAEC4B" w14:textId="2BF9BD54" w:rsidR="00714A09" w:rsidRPr="00714A09" w:rsidRDefault="00496362" w:rsidP="00714A09">
      <w:pPr>
        <w:pStyle w:val="Legenda"/>
        <w:jc w:val="both"/>
        <w:rPr>
          <w:b w:val="0"/>
          <w:bCs w:val="0"/>
        </w:rPr>
      </w:pPr>
      <w:bookmarkStart w:id="210" w:name="_Toc91667895"/>
      <w:r>
        <w:rPr>
          <w:noProof/>
        </w:rPr>
        <w:lastRenderedPageBreak/>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6</w:t>
      </w:r>
      <w:r w:rsidR="00914E7C">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11" w:name="_Hlk91761682"/>
      <w:r w:rsidR="00714A09" w:rsidRPr="00714A09">
        <w:rPr>
          <w:b w:val="0"/>
          <w:bCs w:val="0"/>
        </w:rPr>
        <w:t>obszarze funkcjonalnym obsługi pożyczki</w:t>
      </w:r>
      <w:bookmarkEnd w:id="210"/>
      <w:bookmarkEnd w:id="211"/>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12" w:name="_Toc91668318"/>
      <w:r w:rsidRPr="00714A09">
        <w:t xml:space="preserve">Przypadki użycia w obszarze funkcjonalnym </w:t>
      </w:r>
      <w:r>
        <w:t xml:space="preserve"> B</w:t>
      </w:r>
      <w:bookmarkEnd w:id="212"/>
    </w:p>
    <w:p w14:paraId="16296FAA" w14:textId="55D3EDEA" w:rsidR="001B7967" w:rsidRPr="001B7967" w:rsidRDefault="001B7967" w:rsidP="001B7967">
      <w:pPr>
        <w:pStyle w:val="TreAkapitu"/>
        <w:ind w:firstLine="0"/>
      </w:pPr>
      <w:bookmarkStart w:id="213" w:name="_Toc91667896"/>
      <w:r w:rsidRPr="001B7967">
        <w:t xml:space="preserve">Rysunek </w:t>
      </w:r>
      <w:fldSimple w:instr=" SEQ Rysunek \* ARABIC ">
        <w:r w:rsidR="00C835FF">
          <w:rPr>
            <w:noProof/>
          </w:rPr>
          <w:t>37</w:t>
        </w:r>
      </w:fldSimple>
      <w:r w:rsidRPr="001B7967">
        <w:t>. Diagram przypadków użycia w obszarze funkcjonalnym zarządzanie wnioskiem o pożyczkę</w:t>
      </w:r>
      <w:bookmarkEnd w:id="213"/>
    </w:p>
    <w:p w14:paraId="4EAD8BB2" w14:textId="77777777" w:rsidR="001B7967" w:rsidRPr="001B7967" w:rsidRDefault="001B7967" w:rsidP="001B7967">
      <w:pPr>
        <w:pStyle w:val="TreAkapitu"/>
        <w:rPr>
          <w:b/>
        </w:rPr>
      </w:pPr>
      <w:bookmarkStart w:id="214" w:name="_Toc91668141"/>
      <w:bookmarkStart w:id="215" w:name="_Toc91668319"/>
      <w:r w:rsidRPr="001B7967">
        <w:rPr>
          <w:b/>
          <w:noProof/>
        </w:rPr>
        <w:lastRenderedPageBreak/>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14"/>
      <w:bookmarkEnd w:id="215"/>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6" w:name="_Toc91668320"/>
      <w:r w:rsidRPr="00714A09">
        <w:t>Przypadki użycia w obszarze funkcjonalnym</w:t>
      </w:r>
      <w:r>
        <w:t xml:space="preserve"> C</w:t>
      </w:r>
      <w:bookmarkEnd w:id="216"/>
    </w:p>
    <w:p w14:paraId="09F7F0DD" w14:textId="4E617A90" w:rsidR="00714A09" w:rsidRDefault="00714A09" w:rsidP="00714A09">
      <w:pPr>
        <w:pStyle w:val="Legenda"/>
        <w:jc w:val="both"/>
        <w:rPr>
          <w:b w:val="0"/>
          <w:bCs w:val="0"/>
        </w:rPr>
      </w:pPr>
      <w:bookmarkStart w:id="217" w:name="_Toc91667897"/>
      <w:r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8</w:t>
      </w:r>
      <w:r w:rsidR="00914E7C">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7"/>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8" w:name="_Toc8601631"/>
      <w:bookmarkStart w:id="219" w:name="_Toc91668321"/>
      <w:r>
        <w:t>R</w:t>
      </w:r>
      <w:r w:rsidR="00D53AD9">
        <w:t>eguł</w:t>
      </w:r>
      <w:r>
        <w:t>y</w:t>
      </w:r>
      <w:r w:rsidR="00D53AD9">
        <w:t xml:space="preserve"> systemow</w:t>
      </w:r>
      <w:r>
        <w:t>e</w:t>
      </w:r>
      <w:bookmarkEnd w:id="218"/>
      <w:bookmarkEnd w:id="219"/>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lastRenderedPageBreak/>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20" w:name="_Toc8601632"/>
      <w:bookmarkStart w:id="221" w:name="_Toc91668322"/>
      <w:r>
        <w:t>Diagram reguł decyzyjnych</w:t>
      </w:r>
      <w:bookmarkEnd w:id="220"/>
      <w:bookmarkEnd w:id="221"/>
    </w:p>
    <w:p w14:paraId="1E14E8AA" w14:textId="301F4664" w:rsidR="00566D6C" w:rsidRDefault="00566D6C" w:rsidP="00D340D5">
      <w:pPr>
        <w:pStyle w:val="Nagwek3"/>
      </w:pPr>
      <w:bookmarkStart w:id="222" w:name="_Toc8601633"/>
      <w:bookmarkStart w:id="223" w:name="_Toc91668323"/>
      <w:r>
        <w:t>Tablice decyzyjne</w:t>
      </w:r>
      <w:bookmarkEnd w:id="222"/>
      <w:bookmarkEnd w:id="223"/>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lastRenderedPageBreak/>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24" w:name="_Hlk87625655"/>
    <w:p w14:paraId="70441D0C" w14:textId="03D98FA3" w:rsidR="00CB6B70" w:rsidRDefault="00F60D23"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24"/>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F60D23"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5" w:name="_Toc8601634"/>
      <w:bookmarkStart w:id="226" w:name="_Toc91668324"/>
      <w:r>
        <w:t>Drzewa decyzyjne</w:t>
      </w:r>
      <w:bookmarkEnd w:id="225"/>
      <w:bookmarkEnd w:id="226"/>
    </w:p>
    <w:p w14:paraId="5F4CC620" w14:textId="7375FB40" w:rsidR="00F47A2C" w:rsidRDefault="009258AD" w:rsidP="00F502BF">
      <w:pPr>
        <w:pStyle w:val="Nagwek3"/>
        <w:numPr>
          <w:ilvl w:val="0"/>
          <w:numId w:val="0"/>
        </w:numPr>
      </w:pPr>
      <w:bookmarkStart w:id="227" w:name="_Toc91668147"/>
      <w:bookmarkStart w:id="228" w:name="_Toc91668325"/>
      <w:r>
        <w:rPr>
          <w:noProof/>
        </w:rPr>
        <mc:AlternateContent>
          <mc:Choice Requires="wps">
            <w:drawing>
              <wp:anchor distT="0" distB="0" distL="114300" distR="114300" simplePos="0" relativeHeight="251667456" behindDoc="1" locked="0" layoutInCell="1" allowOverlap="1" wp14:anchorId="465E4E4B" wp14:editId="547A50AE">
                <wp:simplePos x="0" y="0"/>
                <wp:positionH relativeFrom="column">
                  <wp:posOffset>-175260</wp:posOffset>
                </wp:positionH>
                <wp:positionV relativeFrom="paragraph">
                  <wp:posOffset>176530</wp:posOffset>
                </wp:positionV>
                <wp:extent cx="5749925" cy="457200"/>
                <wp:effectExtent l="0" t="0" r="0" b="0"/>
                <wp:wrapNone/>
                <wp:docPr id="207" name="Pole tekstow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457200"/>
                        </a:xfrm>
                        <a:prstGeom prst="rect">
                          <a:avLst/>
                        </a:prstGeom>
                        <a:solidFill>
                          <a:prstClr val="white"/>
                        </a:solidFill>
                        <a:ln>
                          <a:noFill/>
                        </a:ln>
                      </wps:spPr>
                      <wps:txbx>
                        <w:txbxContent>
                          <w:p w14:paraId="2AEE62D2" w14:textId="3023B1EE" w:rsidR="00F47A2C" w:rsidRPr="00DE0784" w:rsidRDefault="00F47A2C" w:rsidP="00F47A2C">
                            <w:pPr>
                              <w:pStyle w:val="Legenda"/>
                              <w:rPr>
                                <w:b w:val="0"/>
                                <w:bCs w:val="0"/>
                                <w:noProof/>
                                <w:szCs w:val="20"/>
                              </w:rPr>
                            </w:pPr>
                            <w:bookmarkStart w:id="229"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E4E4B" id="Pole tekstowe 10" o:spid="_x0000_s1032" type="#_x0000_t202" style="position:absolute;left:0;text-align:left;margin-left:-13.8pt;margin-top:13.9pt;width:452.75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" stroked="f">
                <v:textbox inset="0,0,0,0">
                  <w:txbxContent>
                    <w:p w14:paraId="2AEE62D2" w14:textId="3023B1EE" w:rsidR="00F47A2C" w:rsidRPr="00DE0784" w:rsidRDefault="00F47A2C" w:rsidP="00F47A2C">
                      <w:pPr>
                        <w:pStyle w:val="Legenda"/>
                        <w:rPr>
                          <w:b w:val="0"/>
                          <w:bCs w:val="0"/>
                          <w:noProof/>
                          <w:szCs w:val="20"/>
                        </w:rPr>
                      </w:pPr>
                      <w:bookmarkStart w:id="230"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30"/>
                    </w:p>
                  </w:txbxContent>
                </v:textbox>
              </v:shape>
            </w:pict>
          </mc:Fallback>
        </mc:AlternateContent>
      </w:r>
      <w:bookmarkEnd w:id="227"/>
      <w:bookmarkEnd w:id="228"/>
    </w:p>
    <w:p w14:paraId="1F59A141" w14:textId="77777777" w:rsidR="00F47A2C" w:rsidRDefault="00F47A2C" w:rsidP="00D13CBC">
      <w:pPr>
        <w:pStyle w:val="TreAkapitu"/>
        <w:tabs>
          <w:tab w:val="left" w:pos="3330"/>
        </w:tabs>
        <w:ind w:firstLine="0"/>
      </w:pPr>
      <w:r>
        <w:rPr>
          <w:noProof/>
        </w:rPr>
        <w:lastRenderedPageBreak/>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31" w:name="_Toc8601636"/>
      <w:bookmarkStart w:id="232" w:name="_Toc91668327"/>
      <w:r>
        <w:t xml:space="preserve">Model </w:t>
      </w:r>
      <w:r w:rsidR="001B04A7">
        <w:t>dziedziny systemu</w:t>
      </w:r>
      <w:bookmarkEnd w:id="231"/>
      <w:bookmarkEnd w:id="232"/>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33" w:name="_Toc8601637"/>
      <w:bookmarkStart w:id="234" w:name="_Toc91668328"/>
      <w:r>
        <w:t>Diagram</w:t>
      </w:r>
      <w:r w:rsidR="00AC26B1">
        <w:t>y</w:t>
      </w:r>
      <w:r>
        <w:t xml:space="preserve"> kl</w:t>
      </w:r>
      <w:r w:rsidR="008C5828">
        <w:t>a</w:t>
      </w:r>
      <w:r>
        <w:t>s</w:t>
      </w:r>
      <w:r w:rsidR="000F5E03">
        <w:t xml:space="preserve"> - poziom logiczny (atrybuty)</w:t>
      </w:r>
      <w:bookmarkEnd w:id="233"/>
      <w:bookmarkEnd w:id="234"/>
    </w:p>
    <w:p w14:paraId="7CBF93ED" w14:textId="2F4CC4F0" w:rsidR="00DD2634" w:rsidRPr="00DD2634" w:rsidRDefault="00982450" w:rsidP="00DD2634">
      <w:pPr>
        <w:pStyle w:val="TreAkapitu"/>
      </w:pPr>
      <w:r>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75C2DE86" w:rsidR="00840E7E" w:rsidRPr="00840E7E" w:rsidRDefault="00840E7E" w:rsidP="00840E7E">
      <w:pPr>
        <w:pStyle w:val="Legenda"/>
        <w:jc w:val="both"/>
        <w:rPr>
          <w:b w:val="0"/>
          <w:bCs w:val="0"/>
        </w:rPr>
      </w:pPr>
      <w:bookmarkStart w:id="235" w:name="_Toc91667899"/>
      <w:r w:rsidRPr="00840E7E">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0</w:t>
      </w:r>
      <w:r w:rsidR="00914E7C">
        <w:rPr>
          <w:b w:val="0"/>
          <w:bCs w:val="0"/>
        </w:rPr>
        <w:fldChar w:fldCharType="end"/>
      </w:r>
      <w:r w:rsidRPr="00840E7E">
        <w:rPr>
          <w:b w:val="0"/>
          <w:bCs w:val="0"/>
        </w:rPr>
        <w:t>. Diagram klas</w:t>
      </w:r>
      <w:r w:rsidR="00760D60">
        <w:rPr>
          <w:b w:val="0"/>
          <w:bCs w:val="0"/>
        </w:rPr>
        <w:t xml:space="preserve"> – poziom logiczny</w:t>
      </w:r>
      <w:bookmarkEnd w:id="235"/>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6" w:name="_Toc8601638"/>
      <w:bookmarkStart w:id="237" w:name="_Toc91668329"/>
      <w:r>
        <w:t>Diagramy maszyny stanowej</w:t>
      </w:r>
      <w:bookmarkEnd w:id="236"/>
      <w:bookmarkEnd w:id="237"/>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03FBA813" w:rsidR="00BB1C3D" w:rsidRDefault="007B4F58" w:rsidP="004A3CE7">
      <w:bookmarkStart w:id="238" w:name="_Toc91667900"/>
      <w:r>
        <w:rPr>
          <w:noProof/>
        </w:rPr>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C835FF">
          <w:rPr>
            <w:noProof/>
          </w:rPr>
          <w:t>41</w:t>
        </w:r>
      </w:fldSimple>
      <w:r w:rsidRPr="00BB1C3D">
        <w:t xml:space="preserve">. Diagram maszyny stanowej </w:t>
      </w:r>
      <w:r w:rsidRPr="0073543D">
        <w:rPr>
          <w:i/>
          <w:iCs/>
        </w:rPr>
        <w:t>wniosek o pożyczkę</w:t>
      </w:r>
      <w:bookmarkEnd w:id="238"/>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9" w:name="_Toc8601639"/>
      <w:bookmarkStart w:id="240" w:name="_Toc91668330"/>
      <w:r>
        <w:t>Diagramy sekwencji</w:t>
      </w:r>
      <w:r w:rsidR="00694EDB">
        <w:t xml:space="preserve"> - poziom konceptualny</w:t>
      </w:r>
      <w:bookmarkEnd w:id="239"/>
      <w:bookmarkEnd w:id="240"/>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41" w:name="_Toc8601640"/>
      <w:bookmarkStart w:id="242" w:name="_Toc91668331"/>
      <w:r w:rsidRPr="00CB1632">
        <w:t>Wnioski</w:t>
      </w:r>
      <w:bookmarkEnd w:id="241"/>
      <w:bookmarkEnd w:id="242"/>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43" w:name="_Toc8601641"/>
      <w:bookmarkStart w:id="244" w:name="_Toc91668332"/>
      <w:r w:rsidRPr="00D340D5">
        <w:lastRenderedPageBreak/>
        <w:t>PROJEKT</w:t>
      </w:r>
      <w:r w:rsidR="00E43768" w:rsidRPr="00D340D5">
        <w:t xml:space="preserve"> systemu informatycznego</w:t>
      </w:r>
      <w:bookmarkEnd w:id="243"/>
      <w:bookmarkEnd w:id="244"/>
    </w:p>
    <w:p w14:paraId="1BEDF6B0" w14:textId="06E27AB7" w:rsidR="00126431" w:rsidRDefault="00126431" w:rsidP="00D340D5">
      <w:pPr>
        <w:pStyle w:val="Nagwek2"/>
      </w:pPr>
      <w:bookmarkStart w:id="245" w:name="_Toc8601642"/>
      <w:bookmarkStart w:id="246" w:name="_Toc91668333"/>
      <w:r w:rsidRPr="00327C91">
        <w:t>Wprowadzenie</w:t>
      </w:r>
      <w:bookmarkEnd w:id="245"/>
      <w:bookmarkEnd w:id="246"/>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7" w:name="_Toc8601643"/>
      <w:bookmarkStart w:id="248" w:name="_Toc91668334"/>
      <w:r>
        <w:t>S</w:t>
      </w:r>
      <w:r w:rsidR="000C0F7F" w:rsidRPr="000C0F7F">
        <w:t>trategi</w:t>
      </w:r>
      <w:r w:rsidR="00A552F2">
        <w:t>a</w:t>
      </w:r>
      <w:r w:rsidR="000C0F7F" w:rsidRPr="000C0F7F">
        <w:t xml:space="preserve"> projektowania systemu informatycznego</w:t>
      </w:r>
      <w:bookmarkEnd w:id="247"/>
      <w:bookmarkEnd w:id="248"/>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9" w:name="_Toc8601644"/>
      <w:bookmarkStart w:id="250" w:name="_Toc91668335"/>
      <w:r>
        <w:t>Wariant minimalny</w:t>
      </w:r>
      <w:bookmarkEnd w:id="249"/>
      <w:bookmarkEnd w:id="250"/>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51" w:name="_Toc8601645"/>
      <w:bookmarkStart w:id="252" w:name="_Toc91668336"/>
      <w:r>
        <w:t>Wariant maksymalny</w:t>
      </w:r>
      <w:bookmarkEnd w:id="251"/>
      <w:bookmarkEnd w:id="252"/>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53" w:name="_Toc8601646"/>
      <w:bookmarkStart w:id="254" w:name="_Toc91668337"/>
      <w:r>
        <w:t>Wariant realny</w:t>
      </w:r>
      <w:bookmarkEnd w:id="253"/>
      <w:bookmarkEnd w:id="254"/>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55" w:name="_Toc8601647"/>
      <w:bookmarkStart w:id="256" w:name="_Toc91668338"/>
      <w:r>
        <w:t>Wybór wariantu</w:t>
      </w:r>
      <w:r w:rsidR="00410078">
        <w:t xml:space="preserve"> projektowania systemu informatycznego</w:t>
      </w:r>
      <w:bookmarkEnd w:id="255"/>
      <w:bookmarkEnd w:id="256"/>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7" w:name="_Toc8601648"/>
      <w:bookmarkStart w:id="258" w:name="_Toc91668339"/>
      <w:r>
        <w:t xml:space="preserve">Architektura </w:t>
      </w:r>
      <w:r w:rsidR="00C7102B">
        <w:t xml:space="preserve">wysokopoziomowa </w:t>
      </w:r>
      <w:r w:rsidR="00F314CE">
        <w:t>systemu</w:t>
      </w:r>
      <w:bookmarkEnd w:id="257"/>
      <w:bookmarkEnd w:id="258"/>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9" w:name="_Toc8601649"/>
      <w:bookmarkStart w:id="260" w:name="_Toc91668340"/>
      <w:r>
        <w:t>Decyzje architektoniczne</w:t>
      </w:r>
      <w:bookmarkEnd w:id="259"/>
      <w:bookmarkEnd w:id="260"/>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61" w:name="_Toc8601650"/>
      <w:bookmarkStart w:id="262" w:name="_Toc91668341"/>
      <w:r>
        <w:t>Wzorce architektoniczne</w:t>
      </w:r>
      <w:bookmarkEnd w:id="261"/>
      <w:bookmarkEnd w:id="262"/>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63" w:name="_Toc8601651"/>
      <w:bookmarkStart w:id="264" w:name="_Toc91668342"/>
      <w:r>
        <w:t>Podział w</w:t>
      </w:r>
      <w:r w:rsidR="003A16AA">
        <w:t>arstw</w:t>
      </w:r>
      <w:r>
        <w:t>owy i układ warstw</w:t>
      </w:r>
      <w:r w:rsidR="003A16AA">
        <w:t xml:space="preserve"> systemu</w:t>
      </w:r>
      <w:bookmarkEnd w:id="263"/>
      <w:bookmarkEnd w:id="264"/>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27B7877D" w:rsidR="002A31A1" w:rsidRPr="001F6909" w:rsidRDefault="00695A09" w:rsidP="001F6909">
      <w:pPr>
        <w:pStyle w:val="Legenda"/>
        <w:rPr>
          <w:b w:val="0"/>
          <w:bCs w:val="0"/>
        </w:rPr>
      </w:pPr>
      <w:bookmarkStart w:id="265"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2</w:t>
      </w:r>
      <w:r w:rsidR="00914E7C">
        <w:rPr>
          <w:b w:val="0"/>
          <w:bCs w:val="0"/>
        </w:rPr>
        <w:fldChar w:fldCharType="end"/>
      </w:r>
      <w:r w:rsidR="00BB1597" w:rsidRPr="00BB1597">
        <w:rPr>
          <w:b w:val="0"/>
          <w:bCs w:val="0"/>
        </w:rPr>
        <w:t>. Podział warstwowy oraz układ warstw systemu</w:t>
      </w:r>
      <w:bookmarkEnd w:id="265"/>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6" w:name="_Toc8601652"/>
      <w:bookmarkStart w:id="267" w:name="_Toc91668343"/>
      <w:r>
        <w:t>Komponenty systemu</w:t>
      </w:r>
      <w:bookmarkEnd w:id="266"/>
      <w:bookmarkEnd w:id="267"/>
    </w:p>
    <w:p w14:paraId="6F29ED71" w14:textId="06CB124F" w:rsidR="00D05F39" w:rsidRPr="00D05F39" w:rsidRDefault="00D05F39" w:rsidP="00D05F39">
      <w:pPr>
        <w:pStyle w:val="Legenda"/>
        <w:rPr>
          <w:b w:val="0"/>
          <w:bCs w:val="0"/>
        </w:rPr>
      </w:pPr>
      <w:bookmarkStart w:id="268" w:name="_Toc91667902"/>
      <w:r w:rsidRPr="00D05F3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3</w:t>
      </w:r>
      <w:r w:rsidR="00914E7C">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bookmarkEnd w:id="268"/>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9" w:name="_Toc8601653"/>
      <w:bookmarkStart w:id="270" w:name="_Toc91668344"/>
      <w:r>
        <w:t>Interfejsy</w:t>
      </w:r>
      <w:bookmarkStart w:id="271" w:name="_Toc8601654"/>
      <w:bookmarkEnd w:id="269"/>
      <w:bookmarkEnd w:id="270"/>
      <w:bookmarkEnd w:id="271"/>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36BAF2A8" w:rsidR="00A537D7" w:rsidRPr="00A537D7" w:rsidRDefault="00A537D7" w:rsidP="00A537D7">
      <w:pPr>
        <w:pStyle w:val="Legenda"/>
        <w:jc w:val="both"/>
        <w:rPr>
          <w:b w:val="0"/>
          <w:bCs w:val="0"/>
        </w:rPr>
      </w:pPr>
      <w:bookmarkStart w:id="272" w:name="_Toc91667903"/>
      <w:r w:rsidRPr="00A537D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4</w:t>
      </w:r>
      <w:r w:rsidR="00914E7C">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72"/>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4CBA381A" w:rsidR="004E1AFA" w:rsidRPr="004E1AFA" w:rsidRDefault="004E1AFA" w:rsidP="004E1AFA">
      <w:pPr>
        <w:pStyle w:val="Legenda"/>
        <w:rPr>
          <w:b w:val="0"/>
          <w:bCs w:val="0"/>
        </w:rPr>
      </w:pPr>
      <w:bookmarkStart w:id="273" w:name="_Toc91667904"/>
      <w:r w:rsidRPr="004E1AF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5</w:t>
      </w:r>
      <w:r w:rsidR="00914E7C">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73"/>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74" w:name="_Toc8601655"/>
      <w:bookmarkStart w:id="275" w:name="_Toc91668345"/>
      <w:r>
        <w:t>Mechanizmy bezpieczeństwa</w:t>
      </w:r>
      <w:bookmarkStart w:id="276" w:name="_Toc8601656"/>
      <w:bookmarkEnd w:id="274"/>
      <w:bookmarkEnd w:id="275"/>
      <w:bookmarkEnd w:id="276"/>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7" w:name="_Toc91668346"/>
      <w:r>
        <w:t>Mechanizm bezpieczeństwa zabezpieczający transakcje</w:t>
      </w:r>
      <w:bookmarkEnd w:id="277"/>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t xml:space="preserve">wykryte, </w:t>
      </w:r>
      <w:r>
        <w:lastRenderedPageBreak/>
        <w:t>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0DFC56ED" w:rsidR="0005687F" w:rsidRPr="0005687F" w:rsidRDefault="0005687F" w:rsidP="0005687F">
      <w:pPr>
        <w:pStyle w:val="Legenda"/>
        <w:rPr>
          <w:b w:val="0"/>
          <w:bCs w:val="0"/>
        </w:rPr>
      </w:pPr>
      <w:bookmarkStart w:id="278" w:name="_Toc91667905"/>
      <w:r w:rsidRPr="0005687F">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6</w:t>
      </w:r>
      <w:r w:rsidR="00914E7C">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8"/>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03242114" w:rsidR="00CD15CD" w:rsidRPr="00CD15CD" w:rsidRDefault="00CD15CD" w:rsidP="00CD15CD">
      <w:pPr>
        <w:pStyle w:val="Legenda"/>
        <w:rPr>
          <w:b w:val="0"/>
          <w:bCs w:val="0"/>
        </w:rPr>
      </w:pPr>
      <w:bookmarkStart w:id="279" w:name="_Toc91667906"/>
      <w:r w:rsidRPr="00CD15CD">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7</w:t>
      </w:r>
      <w:r w:rsidR="00914E7C">
        <w:rPr>
          <w:b w:val="0"/>
          <w:bCs w:val="0"/>
        </w:rPr>
        <w:fldChar w:fldCharType="end"/>
      </w:r>
      <w:r w:rsidRPr="00CD15CD">
        <w:rPr>
          <w:b w:val="0"/>
          <w:bCs w:val="0"/>
        </w:rPr>
        <w:t>. Funkcja skrótu SHA256</w:t>
      </w:r>
      <w:bookmarkEnd w:id="279"/>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80"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80"/>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16E6B239" w:rsidR="00824F50" w:rsidRPr="00824F50" w:rsidRDefault="00824F50" w:rsidP="00824F50">
      <w:pPr>
        <w:pStyle w:val="Legenda"/>
        <w:rPr>
          <w:b w:val="0"/>
          <w:bCs w:val="0"/>
        </w:rPr>
      </w:pPr>
      <w:bookmarkStart w:id="281" w:name="_Toc91667907"/>
      <w:r w:rsidRPr="00824F5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8</w:t>
      </w:r>
      <w:r w:rsidR="00914E7C">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81"/>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82" w:name="_Toc91668347"/>
      <w:r w:rsidRPr="00D83EC2">
        <w:t>Mechanizm bezpieczeństwa zabezpieczający logowanie</w:t>
      </w:r>
      <w:bookmarkEnd w:id="282"/>
    </w:p>
    <w:p w14:paraId="4BA673E6" w14:textId="5C5232D2" w:rsidR="00301278" w:rsidRDefault="00301278" w:rsidP="00301278">
      <w:pPr>
        <w:pStyle w:val="TreAkapitu"/>
      </w:pPr>
      <w:r>
        <w:t xml:space="preserve">Proces logowania jest zabezpieczany poprzez wykorzystanie mechanizmu uwierzytelnienia dwuetapowego za pomocą narzędzia Google </w:t>
      </w:r>
      <w:proofErr w:type="spellStart"/>
      <w: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proofErr w:type="spellStart"/>
      <w:r>
        <w:t>Zaciagnac</w:t>
      </w:r>
      <w:proofErr w:type="spellEnd"/>
      <w:r>
        <w:t xml:space="preserve"> </w:t>
      </w:r>
      <w:proofErr w:type="spellStart"/>
      <w:r>
        <w:t>zaleznosci</w:t>
      </w:r>
      <w:proofErr w:type="spellEnd"/>
      <w:r>
        <w:t xml:space="preserve"> </w:t>
      </w:r>
      <w:proofErr w:type="spellStart"/>
      <w:r>
        <w:t>Maven’a</w:t>
      </w:r>
      <w:proofErr w:type="spellEnd"/>
      <w:r>
        <w:t xml:space="preserve"> do projektu: </w:t>
      </w:r>
      <w:proofErr w:type="spellStart"/>
      <w:r>
        <w:t>totp</w:t>
      </w:r>
      <w:proofErr w:type="spellEnd"/>
      <w:r>
        <w:t xml:space="preserve">, </w:t>
      </w:r>
      <w:proofErr w:type="spellStart"/>
      <w: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 xml:space="preserve">Pobrać oraz </w:t>
      </w:r>
      <w:proofErr w:type="spellStart"/>
      <w:r>
        <w:t>zainstalowac</w:t>
      </w:r>
      <w:proofErr w:type="spellEnd"/>
      <w:r>
        <w:t xml:space="preserve"> aplikacje na smartphone</w:t>
      </w:r>
    </w:p>
    <w:p w14:paraId="6FDA4857" w14:textId="77777777" w:rsidR="00301278" w:rsidRDefault="00301278" w:rsidP="00275370">
      <w:pPr>
        <w:pStyle w:val="TreAkapitu"/>
        <w:numPr>
          <w:ilvl w:val="0"/>
          <w:numId w:val="23"/>
        </w:numPr>
      </w:pPr>
      <w:proofErr w:type="spellStart"/>
      <w:r>
        <w:t>Dodac</w:t>
      </w:r>
      <w:proofErr w:type="spellEnd"/>
      <w:r>
        <w:t xml:space="preserve"> nowe konto do </w:t>
      </w:r>
      <w:proofErr w:type="spellStart"/>
      <w:r>
        <w:t>apki</w:t>
      </w:r>
      <w:proofErr w:type="spellEnd"/>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83" w:name="_Toc8601657"/>
      <w:bookmarkStart w:id="284" w:name="_Toc91668348"/>
      <w:r>
        <w:t>Logiczny m</w:t>
      </w:r>
      <w:r w:rsidR="008C5828">
        <w:t>odel danych</w:t>
      </w:r>
      <w:bookmarkEnd w:id="283"/>
      <w:bookmarkEnd w:id="284"/>
    </w:p>
    <w:p w14:paraId="1A3B23F5" w14:textId="363D0B1B" w:rsidR="008C5828" w:rsidRDefault="005B3ECC" w:rsidP="00D340D5">
      <w:pPr>
        <w:pStyle w:val="Nagwek3"/>
      </w:pPr>
      <w:bookmarkStart w:id="285" w:name="_Toc8601658"/>
      <w:bookmarkStart w:id="286" w:name="_Toc91668349"/>
      <w:r>
        <w:t>M</w:t>
      </w:r>
      <w:r w:rsidR="008C5828">
        <w:t>odel bazy danych</w:t>
      </w:r>
      <w:bookmarkEnd w:id="285"/>
      <w:bookmarkEnd w:id="286"/>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3FA95713"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1312" behindDoc="0" locked="0" layoutInCell="1" allowOverlap="1" wp14:anchorId="4CD8170C" wp14:editId="6C9588AD">
                <wp:simplePos x="0" y="0"/>
                <wp:positionH relativeFrom="column">
                  <wp:posOffset>9525</wp:posOffset>
                </wp:positionH>
                <wp:positionV relativeFrom="paragraph">
                  <wp:posOffset>196850</wp:posOffset>
                </wp:positionV>
                <wp:extent cx="5753100" cy="198120"/>
                <wp:effectExtent l="0" t="1905" r="3810" b="0"/>
                <wp:wrapTight wrapText="bothSides">
                  <wp:wrapPolygon edited="0">
                    <wp:start x="-36" y="0"/>
                    <wp:lineTo x="-36" y="21185"/>
                    <wp:lineTo x="21600" y="21185"/>
                    <wp:lineTo x="21600" y="0"/>
                    <wp:lineTo x="-36" y="0"/>
                  </wp:wrapPolygon>
                </wp:wrapTight>
                <wp:docPr id="6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907A5" w14:textId="0C4C795A" w:rsidR="00F510D7" w:rsidRPr="004803E2" w:rsidRDefault="00F510D7" w:rsidP="00F510D7">
                            <w:pPr>
                              <w:pStyle w:val="Legenda"/>
                              <w:rPr>
                                <w:b w:val="0"/>
                                <w:bCs w:val="0"/>
                                <w:i/>
                                <w:iCs/>
                                <w:noProof/>
                                <w:szCs w:val="20"/>
                              </w:rPr>
                            </w:pPr>
                            <w:bookmarkStart w:id="287"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9</w:t>
                            </w:r>
                            <w:r w:rsidR="00914E7C">
                              <w:rPr>
                                <w:b w:val="0"/>
                                <w:bCs w:val="0"/>
                              </w:rPr>
                              <w:fldChar w:fldCharType="end"/>
                            </w:r>
                            <w:r w:rsidRPr="004803E2">
                              <w:rPr>
                                <w:b w:val="0"/>
                                <w:bCs w:val="0"/>
                              </w:rPr>
                              <w:t>. Model struktury danych Hyperledger Fabric</w:t>
                            </w:r>
                            <w:bookmarkEnd w:id="2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8170C" id="Text Box 34" o:spid="_x0000_s1033" type="#_x0000_t202" style="position:absolute;left:0;text-align:left;margin-left:.75pt;margin-top:15.5pt;width:453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" stroked="f">
                <v:textbox inset="0,0,0,0">
                  <w:txbxContent>
                    <w:p w14:paraId="18F907A5" w14:textId="0C4C795A" w:rsidR="00F510D7" w:rsidRPr="004803E2" w:rsidRDefault="00F510D7" w:rsidP="00F510D7">
                      <w:pPr>
                        <w:pStyle w:val="Legenda"/>
                        <w:rPr>
                          <w:b w:val="0"/>
                          <w:bCs w:val="0"/>
                          <w:i/>
                          <w:iCs/>
                          <w:noProof/>
                          <w:szCs w:val="20"/>
                        </w:rPr>
                      </w:pPr>
                      <w:bookmarkStart w:id="288"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49</w:t>
                      </w:r>
                      <w:r w:rsidR="00914E7C">
                        <w:rPr>
                          <w:b w:val="0"/>
                          <w:bCs w:val="0"/>
                        </w:rPr>
                        <w:fldChar w:fldCharType="end"/>
                      </w:r>
                      <w:r w:rsidRPr="004803E2">
                        <w:rPr>
                          <w:b w:val="0"/>
                          <w:bCs w:val="0"/>
                        </w:rPr>
                        <w:t>. Model struktury danych Hyperledger Fabric</w:t>
                      </w:r>
                      <w:bookmarkEnd w:id="288"/>
                    </w:p>
                  </w:txbxContent>
                </v:textbox>
                <w10:wrap type="tight"/>
              </v:shape>
            </w:pict>
          </mc:Fallback>
        </mc:AlternateConten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25091EF0" w:rsidR="00F510D7" w:rsidRPr="00A472D5" w:rsidRDefault="00F510D7" w:rsidP="00F510D7">
      <w:pPr>
        <w:pStyle w:val="Legenda"/>
        <w:rPr>
          <w:b w:val="0"/>
          <w:bCs w:val="0"/>
        </w:rPr>
      </w:pPr>
      <w:bookmarkStart w:id="289" w:name="_Toc91667909"/>
      <w:r w:rsidRPr="00A472D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0</w:t>
      </w:r>
      <w:r w:rsidR="00914E7C">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9"/>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90" w:name="_Toc8601659"/>
      <w:bookmarkStart w:id="291" w:name="_Toc91668350"/>
      <w:r>
        <w:t>Model struktur danych</w:t>
      </w:r>
      <w:r w:rsidR="005B3ECC">
        <w:t xml:space="preserve"> </w:t>
      </w:r>
      <w:r w:rsidR="0006384B">
        <w:t>//</w:t>
      </w:r>
      <w:r w:rsidR="005B3ECC">
        <w:t>przechowywanych poza bazą danych</w:t>
      </w:r>
      <w:bookmarkEnd w:id="290"/>
      <w:bookmarkEnd w:id="291"/>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40E0C023" w:rsidR="00B30FBC" w:rsidRPr="00B30FBC" w:rsidRDefault="00B30FBC" w:rsidP="00B30FBC">
      <w:pPr>
        <w:pStyle w:val="Legenda"/>
        <w:rPr>
          <w:b w:val="0"/>
          <w:bCs w:val="0"/>
        </w:rPr>
      </w:pPr>
      <w:bookmarkStart w:id="292" w:name="_Toc91667910"/>
      <w:r w:rsidRPr="00B30F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1</w:t>
      </w:r>
      <w:r w:rsidR="00914E7C">
        <w:rPr>
          <w:b w:val="0"/>
          <w:bCs w:val="0"/>
        </w:rPr>
        <w:fldChar w:fldCharType="end"/>
      </w:r>
      <w:r w:rsidRPr="00B30FBC">
        <w:rPr>
          <w:b w:val="0"/>
          <w:bCs w:val="0"/>
        </w:rPr>
        <w:t xml:space="preserve">. Model struktury danych zawartych w </w:t>
      </w:r>
      <w:r w:rsidRPr="00B30FBC">
        <w:rPr>
          <w:b w:val="0"/>
          <w:bCs w:val="0"/>
          <w:i/>
          <w:iCs/>
        </w:rPr>
        <w:t>Blockchain</w:t>
      </w:r>
      <w:bookmarkEnd w:id="292"/>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93" w:name="_Toc8601660"/>
      <w:bookmarkStart w:id="294" w:name="_Toc91668351"/>
      <w:r w:rsidRPr="00D340D5">
        <w:t>Algorytmy</w:t>
      </w:r>
      <w:bookmarkEnd w:id="293"/>
      <w:bookmarkEnd w:id="294"/>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 </w:t>
      </w:r>
      <w:r w:rsidRPr="003F2773">
        <w:rPr>
          <w:highlight w:val="yellow"/>
        </w:rPr>
        <w:lastRenderedPageBreak/>
        <w:t>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95" w:name="_Toc8601661"/>
      <w:bookmarkStart w:id="296" w:name="_Toc91668352"/>
      <w:r>
        <w:t xml:space="preserve">Algorytm </w:t>
      </w:r>
      <w:bookmarkEnd w:id="295"/>
      <w:r w:rsidR="00FE73BC">
        <w:t>przebiegu transakcji</w:t>
      </w:r>
      <w:bookmarkEnd w:id="296"/>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5B9B2F4B" w:rsidR="00A83F46" w:rsidRPr="00C917B4" w:rsidRDefault="00A83F46" w:rsidP="00A83F46">
      <w:pPr>
        <w:pStyle w:val="Legenda"/>
        <w:jc w:val="both"/>
        <w:rPr>
          <w:b w:val="0"/>
          <w:bCs w:val="0"/>
        </w:rPr>
      </w:pPr>
      <w:bookmarkStart w:id="297" w:name="_Toc91667911"/>
      <w:r w:rsidRPr="00C917B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2</w:t>
      </w:r>
      <w:r w:rsidR="00914E7C">
        <w:rPr>
          <w:b w:val="0"/>
          <w:bCs w:val="0"/>
        </w:rPr>
        <w:fldChar w:fldCharType="end"/>
      </w:r>
      <w:r w:rsidRPr="00C917B4">
        <w:rPr>
          <w:b w:val="0"/>
          <w:bCs w:val="0"/>
        </w:rPr>
        <w:t>. Przykładowy przepływ transakcji</w:t>
      </w:r>
      <w:bookmarkEnd w:id="297"/>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8" w:name="_Toc8601662"/>
      <w:bookmarkStart w:id="299" w:name="_Toc91668353"/>
      <w:bookmarkStart w:id="300" w:name="_Hlk89959462"/>
      <w:r>
        <w:t xml:space="preserve">Algorytm </w:t>
      </w:r>
      <w:bookmarkEnd w:id="298"/>
      <w:r w:rsidR="00950611">
        <w:t xml:space="preserve">weryfikacji </w:t>
      </w:r>
      <w:r w:rsidR="00BB2995">
        <w:t>przyznania</w:t>
      </w:r>
      <w:r w:rsidR="00950611">
        <w:t xml:space="preserve"> pożyczki</w:t>
      </w:r>
      <w:bookmarkEnd w:id="299"/>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43103B6A" w:rsidR="00E52586" w:rsidRPr="00E52586" w:rsidRDefault="00E52586" w:rsidP="00BE1E4B">
      <w:pPr>
        <w:pStyle w:val="TreAkapitu"/>
        <w:ind w:left="1418" w:firstLine="0"/>
      </w:pPr>
      <w:bookmarkStart w:id="301" w:name="_Toc91667912"/>
      <w:r w:rsidRPr="00E52586">
        <w:lastRenderedPageBreak/>
        <w:t xml:space="preserve">Rysunek </w:t>
      </w:r>
      <w:fldSimple w:instr=" SEQ Rysunek \* ARABIC ">
        <w:r w:rsidR="00C835FF">
          <w:rPr>
            <w:noProof/>
          </w:rPr>
          <w:t>53</w:t>
        </w:r>
      </w:fldSimple>
      <w:r w:rsidRPr="00E52586">
        <w:t xml:space="preserve">. Reprezentacja grafowa </w:t>
      </w:r>
      <w:r w:rsidR="00C41F17">
        <w:t xml:space="preserve">przykładowej </w:t>
      </w:r>
      <w:r w:rsidRPr="00E52586">
        <w:t>sieci społecznościowej</w:t>
      </w:r>
      <w:bookmarkEnd w:id="301"/>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definiuje </w:t>
      </w:r>
      <w:r w:rsidR="007C03EB">
        <w:lastRenderedPageBreak/>
        <w:t>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383"/>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29B449A6" w:rsidR="00D30C35" w:rsidRDefault="00D30C35" w:rsidP="00D30C35">
      <w:pPr>
        <w:pStyle w:val="Legenda"/>
      </w:pPr>
      <w:bookmarkStart w:id="302" w:name="_Toc91667913"/>
      <w:r>
        <w:lastRenderedPageBreak/>
        <w:t xml:space="preserve">Rysunek </w:t>
      </w:r>
      <w:fldSimple w:instr=" SEQ Rysunek \* ARABIC ">
        <w:r w:rsidR="00C835FF">
          <w:rPr>
            <w:noProof/>
          </w:rPr>
          <w:t>54</w:t>
        </w:r>
      </w:fldSimple>
      <w:r>
        <w:t xml:space="preserve">. Algorytm weryfikacji </w:t>
      </w:r>
      <w:r w:rsidR="00082519">
        <w:t>przyznania</w:t>
      </w:r>
      <w:r>
        <w:t xml:space="preserve"> pożyczki</w:t>
      </w:r>
      <w:bookmarkEnd w:id="302"/>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303" w:name="_Toc8601663"/>
      <w:bookmarkStart w:id="304" w:name="_Toc91668354"/>
      <w:bookmarkEnd w:id="300"/>
      <w:r>
        <w:lastRenderedPageBreak/>
        <w:t xml:space="preserve">Algorytm </w:t>
      </w:r>
      <w:bookmarkEnd w:id="303"/>
      <w:r w:rsidR="00D76BC7">
        <w:t xml:space="preserve">przyznawania punktów </w:t>
      </w:r>
      <w:r w:rsidR="00D76BC7">
        <w:rPr>
          <w:i/>
          <w:iCs/>
        </w:rPr>
        <w:t>rating</w:t>
      </w:r>
      <w:bookmarkEnd w:id="304"/>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739953EE" w:rsidR="00D04704" w:rsidRPr="00F86520" w:rsidRDefault="00D04704" w:rsidP="00D04704">
      <w:pPr>
        <w:pStyle w:val="Legenda"/>
        <w:rPr>
          <w:b w:val="0"/>
          <w:bCs w:val="0"/>
        </w:rPr>
      </w:pPr>
      <w:bookmarkStart w:id="305" w:name="_Toc91667914"/>
      <w:r w:rsidRPr="00F8652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5</w:t>
      </w:r>
      <w:r w:rsidR="00914E7C">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305"/>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306" w:name="_Toc8601667"/>
      <w:bookmarkStart w:id="307" w:name="_Toc91668355"/>
      <w:r w:rsidRPr="00CB1632">
        <w:t>Wnioski</w:t>
      </w:r>
      <w:bookmarkEnd w:id="306"/>
      <w:bookmarkEnd w:id="307"/>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8" w:name="_Toc8601668"/>
      <w:bookmarkStart w:id="309" w:name="_Toc91668356"/>
      <w:r>
        <w:lastRenderedPageBreak/>
        <w:t>IMPLEMENT</w:t>
      </w:r>
      <w:r w:rsidR="00126431">
        <w:t>a</w:t>
      </w:r>
      <w:r>
        <w:t>CJA</w:t>
      </w:r>
      <w:r w:rsidR="00E43768">
        <w:t xml:space="preserve"> </w:t>
      </w:r>
      <w:r w:rsidR="0037169F">
        <w:t xml:space="preserve">I TESTY </w:t>
      </w:r>
      <w:r w:rsidR="00E43768">
        <w:t>systemu informatycznego</w:t>
      </w:r>
      <w:bookmarkEnd w:id="308"/>
      <w:bookmarkEnd w:id="309"/>
    </w:p>
    <w:p w14:paraId="044D3FEE" w14:textId="339E9DA6" w:rsidR="00126431" w:rsidRDefault="00126431" w:rsidP="00D340D5">
      <w:pPr>
        <w:pStyle w:val="Nagwek2"/>
      </w:pPr>
      <w:bookmarkStart w:id="310" w:name="_Toc8601669"/>
      <w:bookmarkStart w:id="311" w:name="_Toc91668357"/>
      <w:r w:rsidRPr="00327C91">
        <w:t>Wprowadzenie</w:t>
      </w:r>
      <w:bookmarkEnd w:id="310"/>
      <w:bookmarkEnd w:id="311"/>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12" w:name="_Toc8601670"/>
      <w:bookmarkStart w:id="313" w:name="_Toc91668358"/>
      <w:r>
        <w:t>Charakterystyka ś</w:t>
      </w:r>
      <w:r w:rsidR="006C2129">
        <w:t>rodowisk</w:t>
      </w:r>
      <w:r>
        <w:t>a</w:t>
      </w:r>
      <w:r w:rsidR="006C2129">
        <w:t xml:space="preserve"> wytwórcze</w:t>
      </w:r>
      <w:r>
        <w:t>go</w:t>
      </w:r>
      <w:bookmarkEnd w:id="312"/>
      <w:bookmarkEnd w:id="313"/>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14" w:name="_Toc8601671"/>
      <w:bookmarkStart w:id="315" w:name="_Toc91668359"/>
      <w:r>
        <w:t xml:space="preserve">Narzędzia </w:t>
      </w:r>
      <w:r w:rsidR="000F6316">
        <w:t xml:space="preserve">/ środowisko </w:t>
      </w:r>
      <w:r>
        <w:t>programistyczne</w:t>
      </w:r>
      <w:bookmarkEnd w:id="314"/>
      <w:bookmarkEnd w:id="315"/>
    </w:p>
    <w:p w14:paraId="4726D563" w14:textId="20A716EB" w:rsidR="00BD30F0" w:rsidRDefault="00BD30F0" w:rsidP="00BD30F0">
      <w:pPr>
        <w:pStyle w:val="TreAkapitu"/>
        <w:ind w:left="709" w:firstLine="0"/>
        <w:jc w:val="center"/>
      </w:pPr>
      <w:r>
        <w:rPr>
          <w:noProof/>
        </w:rPr>
        <w:drawing>
          <wp:inline distT="0" distB="0" distL="0" distR="0" wp14:anchorId="45270552" wp14:editId="24618944">
            <wp:extent cx="3832858" cy="1440180"/>
            <wp:effectExtent l="0" t="0" r="0" b="762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872816" cy="1455194"/>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2950C69"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w:t>
      </w:r>
      <w:r w:rsidR="0022431F">
        <w:lastRenderedPageBreak/>
        <w:t xml:space="preserve">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6B09F0B5" w14:textId="77777777" w:rsidR="00FF6CE7" w:rsidRDefault="00FF6CE7" w:rsidP="009C08C8">
      <w:pPr>
        <w:pStyle w:val="TreAkapitu"/>
      </w:pPr>
    </w:p>
    <w:p w14:paraId="772ED70D" w14:textId="45B6DDB0" w:rsidR="0072275C" w:rsidRDefault="00FF6CE7" w:rsidP="00FF6CE7">
      <w:pPr>
        <w:pStyle w:val="TreAkapitu"/>
        <w:ind w:firstLine="0"/>
        <w:jc w:val="center"/>
      </w:pPr>
      <w:r>
        <w:rPr>
          <w:noProof/>
        </w:rPr>
        <w:drawing>
          <wp:inline distT="0" distB="0" distL="0" distR="0" wp14:anchorId="5801FDB3" wp14:editId="5465059C">
            <wp:extent cx="2476500" cy="2116818"/>
            <wp:effectExtent l="0" t="0" r="0" b="0"/>
            <wp:docPr id="216" name="Obraz 216" descr="Docker – dlaczego znów brakuje mi miejsca? – Lets program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ker – dlaczego znów brakuje mi miejsca? – Lets program it!"/>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82830" cy="2122229"/>
                    </a:xfrm>
                    <a:prstGeom prst="rect">
                      <a:avLst/>
                    </a:prstGeom>
                    <a:noFill/>
                    <a:ln>
                      <a:noFill/>
                    </a:ln>
                  </pic:spPr>
                </pic:pic>
              </a:graphicData>
            </a:graphic>
          </wp:inline>
        </w:drawing>
      </w:r>
    </w:p>
    <w:p w14:paraId="69053D63" w14:textId="00506547" w:rsidR="000B5716" w:rsidRDefault="005F701C" w:rsidP="00FF6CE7">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08F8AE14" w14:textId="5AD00818" w:rsidR="00931C01" w:rsidRDefault="007F084F" w:rsidP="00931C01">
      <w:pPr>
        <w:pStyle w:val="TreAkapitu"/>
        <w:ind w:firstLine="0"/>
        <w:jc w:val="center"/>
      </w:pPr>
      <w:r>
        <w:rPr>
          <w:noProof/>
        </w:rPr>
        <w:drawing>
          <wp:inline distT="0" distB="0" distL="0" distR="0" wp14:anchorId="405511D2" wp14:editId="216FC2EC">
            <wp:extent cx="4533900" cy="1952811"/>
            <wp:effectExtent l="0" t="0" r="0" b="9525"/>
            <wp:docPr id="215" name="Obraz 215" descr="Meta-logo - Marketing przy Kaw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logo - Marketing przy Kawi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47964" cy="1958869"/>
                    </a:xfrm>
                    <a:prstGeom prst="rect">
                      <a:avLst/>
                    </a:prstGeom>
                    <a:noFill/>
                    <a:ln>
                      <a:noFill/>
                    </a:ln>
                  </pic:spPr>
                </pic:pic>
              </a:graphicData>
            </a:graphic>
          </wp:inline>
        </w:drawing>
      </w:r>
    </w:p>
    <w:p w14:paraId="2BC035AF" w14:textId="6B572378" w:rsidR="009228EE" w:rsidRDefault="006B3564" w:rsidP="00931C01">
      <w:pPr>
        <w:pStyle w:val="TreAkapitu"/>
        <w:jc w:val="left"/>
      </w:pPr>
      <w:r w:rsidRPr="0031458D">
        <w:rPr>
          <w:b/>
          <w:bCs/>
          <w:i/>
          <w:iCs/>
        </w:rPr>
        <w:t>Meta for Developers</w:t>
      </w:r>
      <w:r>
        <w:t xml:space="preserve"> jest to </w:t>
      </w:r>
      <w:r w:rsidR="004B74EC">
        <w:t xml:space="preserve">zbiór </w:t>
      </w:r>
      <w:r>
        <w:t>platform, umożliwiając</w:t>
      </w:r>
      <w:r w:rsidR="004B74EC">
        <w:t>y</w:t>
      </w:r>
      <w:r>
        <w:t xml:space="preserve"> połączenie klientów </w:t>
      </w:r>
      <w:r w:rsidR="002E7329">
        <w:t>z aplikacj</w:t>
      </w:r>
      <w:r w:rsidR="000F2E9C">
        <w:t>ą</w:t>
      </w:r>
      <w:r w:rsidR="002E7329">
        <w:t xml:space="preserve"> </w:t>
      </w:r>
      <w:r>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lastRenderedPageBreak/>
        <w:t>Messenger Platform</w:t>
      </w:r>
    </w:p>
    <w:p w14:paraId="4F2B8DBA" w14:textId="05CF97F9" w:rsidR="004B74EC" w:rsidRPr="00F23289" w:rsidRDefault="004B74EC" w:rsidP="00275370">
      <w:pPr>
        <w:pStyle w:val="TreAkapitu"/>
        <w:numPr>
          <w:ilvl w:val="0"/>
          <w:numId w:val="38"/>
        </w:numPr>
        <w:jc w:val="left"/>
        <w:rPr>
          <w:i/>
          <w:iCs/>
        </w:rPr>
      </w:pPr>
      <w:r w:rsidRPr="00F23289">
        <w:rPr>
          <w:i/>
          <w:iCs/>
        </w:rPr>
        <w:t>Facebook</w:t>
      </w:r>
      <w:r w:rsidR="005B1A22">
        <w:rPr>
          <w:i/>
          <w:iCs/>
        </w:rPr>
        <w:t xml:space="preserve"> Platform</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2C200A9A" w:rsidR="00895481" w:rsidRPr="00F06885" w:rsidRDefault="007D41A1" w:rsidP="00B742B8">
      <w:pPr>
        <w:pStyle w:val="TreAkapitu"/>
      </w:pPr>
      <w:r w:rsidRPr="0031458D">
        <w:rPr>
          <w:b/>
          <w:bCs/>
        </w:rPr>
        <w:t>Facebook SDK</w:t>
      </w:r>
      <w:r>
        <w:t xml:space="preserve"> jest </w:t>
      </w:r>
      <w:r w:rsidR="00DA6A96">
        <w:t xml:space="preserve">zestawem </w:t>
      </w:r>
      <w:r w:rsidR="0068357F">
        <w:t>narzędzi</w:t>
      </w:r>
      <w:r w:rsidR="00DA6A96">
        <w:t xml:space="preserve">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6" w:name="_Toc8601672"/>
      <w:bookmarkStart w:id="317" w:name="_Toc91668360"/>
      <w:r>
        <w:t>Języki programowania</w:t>
      </w:r>
      <w:bookmarkEnd w:id="316"/>
      <w:bookmarkEnd w:id="317"/>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CB7D7D">
        <w:t xml:space="preserve"> </w:t>
      </w:r>
      <w:r w:rsidR="00495C20">
        <w:br/>
      </w:r>
    </w:p>
    <w:p w14:paraId="29A3C8AE" w14:textId="201FA2CA" w:rsidR="00A440B7" w:rsidRDefault="00A440B7" w:rsidP="00A440B7">
      <w:pPr>
        <w:pStyle w:val="Legenda"/>
        <w:rPr>
          <w:b w:val="0"/>
          <w:bCs w:val="0"/>
        </w:rPr>
      </w:pPr>
      <w:bookmarkStart w:id="318" w:name="_Toc91667916"/>
      <w:r w:rsidRPr="00A440B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6</w:t>
      </w:r>
      <w:r w:rsidR="00914E7C">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8"/>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lastRenderedPageBreak/>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9" w:name="_Toc8601673"/>
      <w:bookmarkStart w:id="320" w:name="_Toc91668361"/>
      <w:r>
        <w:t xml:space="preserve">Szkielet </w:t>
      </w:r>
      <w:r w:rsidR="00D4566A">
        <w:t>budowy aplikacji</w:t>
      </w:r>
      <w:bookmarkEnd w:id="319"/>
      <w:bookmarkEnd w:id="320"/>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r>
        <w:rPr>
          <w:i/>
          <w:iCs/>
        </w:rPr>
        <w:t>chaincode</w:t>
      </w:r>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137D88D5" w:rsidR="00CB6BAA" w:rsidRPr="00CB6BAA" w:rsidRDefault="00CB6BAA" w:rsidP="00CB6BAA">
      <w:pPr>
        <w:pStyle w:val="Legenda"/>
        <w:rPr>
          <w:b w:val="0"/>
          <w:bCs w:val="0"/>
        </w:rPr>
      </w:pPr>
      <w:bookmarkStart w:id="321" w:name="_Toc91667917"/>
      <w:r w:rsidRPr="00CB6BA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7</w:t>
      </w:r>
      <w:r w:rsidR="00914E7C">
        <w:rPr>
          <w:b w:val="0"/>
          <w:bCs w:val="0"/>
        </w:rPr>
        <w:fldChar w:fldCharType="end"/>
      </w:r>
      <w:r>
        <w:rPr>
          <w:b w:val="0"/>
          <w:bCs w:val="0"/>
        </w:rPr>
        <w:t>. Szkielet budowy aplikacji</w:t>
      </w:r>
      <w:bookmarkEnd w:id="321"/>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4"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22" w:name="_Toc8601674"/>
      <w:bookmarkStart w:id="323" w:name="_Toc91668362"/>
      <w:r>
        <w:t>Biblioteki</w:t>
      </w:r>
      <w:r w:rsidR="00E014FE">
        <w:t xml:space="preserve"> i komponenty</w:t>
      </w:r>
      <w:bookmarkEnd w:id="322"/>
      <w:bookmarkEnd w:id="323"/>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24" w:name="_Toc8601675"/>
      <w:bookmarkStart w:id="325" w:name="_Toc91668363"/>
      <w:r>
        <w:t xml:space="preserve">Protokoły </w:t>
      </w:r>
      <w:r w:rsidR="001F2090">
        <w:t>komunikacyjne</w:t>
      </w:r>
      <w:r>
        <w:t xml:space="preserve">// </w:t>
      </w:r>
      <w:r w:rsidR="000F6316">
        <w:t>Oprogramowanie pośredniczące</w:t>
      </w:r>
      <w:bookmarkEnd w:id="324"/>
      <w:r w:rsidR="00493D82">
        <w:t xml:space="preserve"> // </w:t>
      </w:r>
      <w:r w:rsidR="00B47DA9">
        <w:t>K</w:t>
      </w:r>
      <w:r w:rsidR="00493D82">
        <w:t>omunikacja w sieci</w:t>
      </w:r>
      <w:bookmarkEnd w:id="325"/>
    </w:p>
    <w:p w14:paraId="51BDEC54" w14:textId="77777777" w:rsidR="00493D82" w:rsidRDefault="008642AC" w:rsidP="000E5B75">
      <w:pPr>
        <w:pStyle w:val="TreAkapitu"/>
      </w:pPr>
      <w:r>
        <w:lastRenderedPageBreak/>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048B372" w:rsidR="00386808" w:rsidRPr="00386808" w:rsidRDefault="00386808" w:rsidP="00386808">
      <w:pPr>
        <w:pStyle w:val="Legenda"/>
        <w:rPr>
          <w:b w:val="0"/>
          <w:bCs w:val="0"/>
        </w:rPr>
      </w:pPr>
      <w:bookmarkStart w:id="326" w:name="_Toc91667918"/>
      <w:r w:rsidRPr="0038680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8</w:t>
      </w:r>
      <w:r w:rsidR="00914E7C">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6"/>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lastRenderedPageBreak/>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7" w:name="_Toc8601676"/>
      <w:bookmarkStart w:id="328" w:name="_Toc91668364"/>
      <w:r>
        <w:t>Bazy danych</w:t>
      </w:r>
      <w:bookmarkEnd w:id="327"/>
      <w:bookmarkEnd w:id="328"/>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4A1AF709" w:rsidR="00381008" w:rsidRPr="00381008" w:rsidRDefault="00381008" w:rsidP="00381008">
      <w:pPr>
        <w:pStyle w:val="Legenda"/>
        <w:rPr>
          <w:b w:val="0"/>
          <w:bCs w:val="0"/>
        </w:rPr>
      </w:pPr>
      <w:bookmarkStart w:id="329" w:name="_Toc91667919"/>
      <w:r w:rsidRPr="0038100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59</w:t>
      </w:r>
      <w:r w:rsidR="00914E7C">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9"/>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330" w:name="_Toc8601677"/>
      <w:bookmarkStart w:id="331" w:name="_Toc91668365"/>
      <w:r>
        <w:t>Inne oprogramowanie</w:t>
      </w:r>
      <w:bookmarkEnd w:id="330"/>
      <w:bookmarkEnd w:id="331"/>
    </w:p>
    <w:p w14:paraId="6036C9CC" w14:textId="75E7E9A4" w:rsidR="00977610" w:rsidRPr="008B314A" w:rsidRDefault="005A7367" w:rsidP="008B314A">
      <w:pPr>
        <w:pStyle w:val="Nagwek2"/>
      </w:pPr>
      <w:bookmarkStart w:id="332" w:name="_Toc8601678"/>
      <w:bookmarkStart w:id="333" w:name="_Toc91668366"/>
      <w:r w:rsidRPr="005A7367">
        <w:t>Charakterystyka środowiska uruchomieniowego</w:t>
      </w:r>
      <w:bookmarkEnd w:id="332"/>
      <w:bookmarkEnd w:id="333"/>
    </w:p>
    <w:p w14:paraId="12F9049C" w14:textId="5BB82341" w:rsidR="00401103" w:rsidRDefault="004670A3" w:rsidP="00401103">
      <w:pPr>
        <w:pStyle w:val="TreAkapitu"/>
      </w:pPr>
      <w:r>
        <w:t xml:space="preserve">W celu uruchomienia całego </w:t>
      </w:r>
      <w:r w:rsidR="00541790">
        <w:t xml:space="preserve">środowiska </w:t>
      </w:r>
      <w:r>
        <w:t>systemu należy podjąć odpowiednie kroki</w:t>
      </w:r>
      <w:r w:rsidR="00914E7C">
        <w:t>.</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3FDF8986" w14:textId="2D7854EC" w:rsidR="00914E7C" w:rsidRDefault="006F4AF6" w:rsidP="00914E7C">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w:t>
      </w:r>
    </w:p>
    <w:p w14:paraId="34179CE6" w14:textId="45AA6F95" w:rsidR="00B237E4" w:rsidRDefault="00B237E4" w:rsidP="00275370">
      <w:pPr>
        <w:pStyle w:val="TreAkapitu"/>
        <w:numPr>
          <w:ilvl w:val="0"/>
          <w:numId w:val="32"/>
        </w:numPr>
      </w:pPr>
      <w:r>
        <w:t xml:space="preserve">Utworzenie </w:t>
      </w:r>
      <w:r w:rsidR="006F4AF6">
        <w:t>oraz inicjalizacja kanał</w:t>
      </w:r>
      <w:r w:rsidR="00EE3032">
        <w:t>u w sieci</w:t>
      </w:r>
    </w:p>
    <w:p w14:paraId="414A20FB" w14:textId="19BC6968" w:rsidR="001543F5" w:rsidRDefault="008961B8" w:rsidP="00275370">
      <w:pPr>
        <w:pStyle w:val="TreAkapitu"/>
        <w:numPr>
          <w:ilvl w:val="0"/>
          <w:numId w:val="32"/>
        </w:numPr>
        <w:jc w:val="left"/>
      </w:pPr>
      <w:r>
        <w:t>Wdrożenie</w:t>
      </w:r>
      <w:r w:rsidR="00B237E4">
        <w:t xml:space="preserve"> </w:t>
      </w:r>
      <w:r w:rsidR="00B237E4">
        <w:rPr>
          <w:i/>
          <w:iCs/>
        </w:rPr>
        <w:t>chaincode</w:t>
      </w:r>
      <w:r w:rsidR="00B237E4">
        <w:t xml:space="preserve"> na kana</w:t>
      </w:r>
      <w:r>
        <w:t>ł</w:t>
      </w:r>
    </w:p>
    <w:p w14:paraId="6C248B54" w14:textId="4781385A" w:rsidR="00C16EEF" w:rsidRDefault="00DE40A3" w:rsidP="00275370">
      <w:pPr>
        <w:pStyle w:val="TreAkapitu"/>
        <w:numPr>
          <w:ilvl w:val="0"/>
          <w:numId w:val="32"/>
        </w:numPr>
        <w:jc w:val="left"/>
      </w:pPr>
      <w:r>
        <w:t>Inicjacja</w:t>
      </w:r>
      <w:r w:rsidR="00C16EEF">
        <w:t xml:space="preserve"> </w:t>
      </w:r>
      <w:r w:rsidR="00C16EEF">
        <w:rPr>
          <w:i/>
          <w:iCs/>
        </w:rPr>
        <w:t>chaincode</w:t>
      </w:r>
      <w:r w:rsidR="00C16EEF">
        <w:t xml:space="preserve"> na węzły</w:t>
      </w:r>
    </w:p>
    <w:p w14:paraId="66E4C7E7" w14:textId="7616267B" w:rsidR="00B237E4" w:rsidRDefault="00B237E4" w:rsidP="00F8203F">
      <w:pPr>
        <w:pStyle w:val="TreAkapitu"/>
        <w:ind w:left="709" w:firstLine="0"/>
      </w:pPr>
    </w:p>
    <w:p w14:paraId="1EC1CC51" w14:textId="79F31801" w:rsidR="00914E7C" w:rsidRPr="006F5DE2" w:rsidRDefault="00914E7C" w:rsidP="00914E7C">
      <w:pPr>
        <w:pStyle w:val="Legenda"/>
        <w:jc w:val="both"/>
        <w:rPr>
          <w:b w:val="0"/>
          <w:bCs w:val="0"/>
        </w:rPr>
      </w:pPr>
      <w:r w:rsidRPr="00914E7C">
        <w:rPr>
          <w:b w:val="0"/>
          <w:bCs w:val="0"/>
        </w:rPr>
        <w:lastRenderedPageBreak/>
        <w:t xml:space="preserve">Rysunek </w:t>
      </w:r>
      <w:r w:rsidRPr="00914E7C">
        <w:rPr>
          <w:b w:val="0"/>
          <w:bCs w:val="0"/>
        </w:rPr>
        <w:fldChar w:fldCharType="begin"/>
      </w:r>
      <w:r w:rsidRPr="00914E7C">
        <w:rPr>
          <w:b w:val="0"/>
          <w:bCs w:val="0"/>
        </w:rPr>
        <w:instrText xml:space="preserve"> SEQ Rysunek \* ARABIC </w:instrText>
      </w:r>
      <w:r w:rsidRPr="00914E7C">
        <w:rPr>
          <w:b w:val="0"/>
          <w:bCs w:val="0"/>
        </w:rPr>
        <w:fldChar w:fldCharType="separate"/>
      </w:r>
      <w:r w:rsidR="00C835FF">
        <w:rPr>
          <w:b w:val="0"/>
          <w:bCs w:val="0"/>
          <w:noProof/>
        </w:rPr>
        <w:t>60</w:t>
      </w:r>
      <w:r w:rsidRPr="00914E7C">
        <w:rPr>
          <w:b w:val="0"/>
          <w:bCs w:val="0"/>
        </w:rPr>
        <w:fldChar w:fldCharType="end"/>
      </w:r>
      <w:r w:rsidRPr="00914E7C">
        <w:rPr>
          <w:b w:val="0"/>
          <w:bCs w:val="0"/>
        </w:rPr>
        <w:t xml:space="preserve">. Utworzenie węzłów </w:t>
      </w:r>
      <w:r w:rsidR="006F5DE2">
        <w:rPr>
          <w:b w:val="0"/>
          <w:bCs w:val="0"/>
        </w:rPr>
        <w:t>wykorzystując Docker</w:t>
      </w:r>
    </w:p>
    <w:p w14:paraId="4ACF3924" w14:textId="299E43BF" w:rsidR="00914E7C" w:rsidRDefault="00914E7C" w:rsidP="00914E7C">
      <w:pPr>
        <w:pStyle w:val="TreAkapitu"/>
        <w:ind w:firstLine="0"/>
      </w:pPr>
      <w:r>
        <w:rPr>
          <w:noProof/>
        </w:rPr>
        <w:drawing>
          <wp:inline distT="0" distB="0" distL="0" distR="0" wp14:anchorId="651E2371" wp14:editId="504283C9">
            <wp:extent cx="5590309" cy="3166745"/>
            <wp:effectExtent l="0" t="0" r="0" b="0"/>
            <wp:docPr id="217" name="Obraz 21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Obraz 217" descr="Obraz zawierający tekst&#10;&#10;Opis wygenerowany automatycznie"/>
                    <pic:cNvPicPr/>
                  </pic:nvPicPr>
                  <pic:blipFill rotWithShape="1">
                    <a:blip r:embed="rId97"/>
                    <a:srcRect t="8780" r="2947"/>
                    <a:stretch/>
                  </pic:blipFill>
                  <pic:spPr bwMode="auto">
                    <a:xfrm>
                      <a:off x="0" y="0"/>
                      <a:ext cx="5590309" cy="3166745"/>
                    </a:xfrm>
                    <a:prstGeom prst="rect">
                      <a:avLst/>
                    </a:prstGeom>
                    <a:ln>
                      <a:noFill/>
                    </a:ln>
                    <a:extLst>
                      <a:ext uri="{53640926-AAD7-44D8-BBD7-CCE9431645EC}">
                        <a14:shadowObscured xmlns:a14="http://schemas.microsoft.com/office/drawing/2010/main"/>
                      </a:ext>
                    </a:extLst>
                  </pic:spPr>
                </pic:pic>
              </a:graphicData>
            </a:graphic>
          </wp:inline>
        </w:drawing>
      </w:r>
    </w:p>
    <w:p w14:paraId="3799C97C" w14:textId="5676E976" w:rsidR="00914E7C" w:rsidRDefault="00914E7C" w:rsidP="00914E7C">
      <w:pPr>
        <w:pStyle w:val="TreAkapitu"/>
        <w:ind w:firstLine="0"/>
        <w:rPr>
          <w:sz w:val="20"/>
          <w:szCs w:val="16"/>
        </w:rPr>
      </w:pPr>
      <w:r w:rsidRPr="00914E7C">
        <w:rPr>
          <w:sz w:val="20"/>
          <w:szCs w:val="16"/>
        </w:rPr>
        <w:t>Źródło: Opracowanie własne</w:t>
      </w:r>
    </w:p>
    <w:p w14:paraId="2AE74456" w14:textId="77777777" w:rsidR="00914E7C" w:rsidRPr="00914E7C" w:rsidRDefault="00914E7C" w:rsidP="00914E7C">
      <w:pPr>
        <w:pStyle w:val="TreAkapitu"/>
        <w:ind w:firstLine="0"/>
        <w:rPr>
          <w:sz w:val="20"/>
          <w:szCs w:val="16"/>
        </w:rPr>
      </w:pPr>
    </w:p>
    <w:p w14:paraId="3C14B3E1" w14:textId="7D76DD4E"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C835FF">
        <w:rPr>
          <w:b w:val="0"/>
          <w:bCs w:val="0"/>
          <w:noProof/>
        </w:rPr>
        <w:t>61</w:t>
      </w:r>
      <w:r w:rsidRPr="006F5DE2">
        <w:rPr>
          <w:b w:val="0"/>
          <w:bCs w:val="0"/>
        </w:rPr>
        <w:fldChar w:fldCharType="end"/>
      </w:r>
      <w:r w:rsidR="006F5DE2" w:rsidRPr="006F5DE2">
        <w:rPr>
          <w:b w:val="0"/>
          <w:bCs w:val="0"/>
        </w:rPr>
        <w:t xml:space="preserve"> Utworzenie kanału i przydzielenie do niego węzłów</w:t>
      </w:r>
    </w:p>
    <w:p w14:paraId="090E7024" w14:textId="090A1DD8" w:rsidR="00DF1C6C" w:rsidRDefault="00DF1C6C" w:rsidP="00914E7C">
      <w:pPr>
        <w:pStyle w:val="TreAkapitu"/>
        <w:ind w:firstLine="0"/>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5FC05874" w14:textId="77777777" w:rsidR="00914E7C" w:rsidRPr="00914E7C" w:rsidRDefault="00914E7C" w:rsidP="00914E7C">
      <w:pPr>
        <w:pStyle w:val="TreAkapitu"/>
        <w:ind w:firstLine="0"/>
        <w:rPr>
          <w:sz w:val="20"/>
          <w:szCs w:val="16"/>
        </w:rPr>
      </w:pPr>
      <w:r w:rsidRPr="00914E7C">
        <w:rPr>
          <w:sz w:val="20"/>
          <w:szCs w:val="16"/>
        </w:rPr>
        <w:t>Źródło: Opracowanie własne</w:t>
      </w:r>
    </w:p>
    <w:p w14:paraId="6427A3B6" w14:textId="77777777" w:rsidR="00914E7C" w:rsidRDefault="00914E7C" w:rsidP="00914E7C">
      <w:pPr>
        <w:pStyle w:val="TreAkapitu"/>
        <w:ind w:firstLine="0"/>
      </w:pPr>
    </w:p>
    <w:p w14:paraId="61F7AF6B" w14:textId="67499C7C"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C835FF">
        <w:rPr>
          <w:b w:val="0"/>
          <w:bCs w:val="0"/>
          <w:noProof/>
        </w:rPr>
        <w:t>62</w:t>
      </w:r>
      <w:r w:rsidRPr="006F5DE2">
        <w:rPr>
          <w:b w:val="0"/>
          <w:bCs w:val="0"/>
        </w:rPr>
        <w:fldChar w:fldCharType="end"/>
      </w:r>
      <w:r w:rsidR="006F5DE2" w:rsidRPr="006F5DE2">
        <w:rPr>
          <w:b w:val="0"/>
          <w:bCs w:val="0"/>
        </w:rPr>
        <w:t xml:space="preserve"> </w:t>
      </w:r>
      <w:r w:rsidR="00FA6901">
        <w:rPr>
          <w:b w:val="0"/>
          <w:bCs w:val="0"/>
        </w:rPr>
        <w:t>Wdrożenie</w:t>
      </w:r>
      <w:r w:rsidR="006F5DE2" w:rsidRPr="006F5DE2">
        <w:rPr>
          <w:b w:val="0"/>
          <w:bCs w:val="0"/>
        </w:rPr>
        <w:t xml:space="preserve"> </w:t>
      </w:r>
      <w:r w:rsidR="006F5DE2" w:rsidRPr="006F5DE2">
        <w:rPr>
          <w:b w:val="0"/>
          <w:bCs w:val="0"/>
          <w:i/>
          <w:iCs/>
        </w:rPr>
        <w:t>chaincode</w:t>
      </w:r>
      <w:r w:rsidR="006F5DE2" w:rsidRPr="006F5DE2">
        <w:rPr>
          <w:b w:val="0"/>
          <w:bCs w:val="0"/>
        </w:rPr>
        <w:t xml:space="preserve"> na kana</w:t>
      </w:r>
      <w:r w:rsidR="00FA6901">
        <w:rPr>
          <w:b w:val="0"/>
          <w:bCs w:val="0"/>
        </w:rPr>
        <w:t>ł</w:t>
      </w:r>
    </w:p>
    <w:p w14:paraId="49A0DF0F" w14:textId="77777777" w:rsidR="00914E7C" w:rsidRDefault="009818C5" w:rsidP="00914E7C">
      <w:pPr>
        <w:pStyle w:val="TreAkapitu"/>
        <w:ind w:firstLine="0"/>
        <w:rPr>
          <w:sz w:val="20"/>
          <w:szCs w:val="16"/>
        </w:rPr>
      </w:pPr>
      <w:r>
        <w:rPr>
          <w:noProof/>
        </w:rPr>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r w:rsidR="00914E7C" w:rsidRPr="00914E7C">
        <w:rPr>
          <w:sz w:val="20"/>
          <w:szCs w:val="16"/>
        </w:rPr>
        <w:t xml:space="preserve"> </w:t>
      </w:r>
    </w:p>
    <w:p w14:paraId="05356360" w14:textId="0552840F" w:rsidR="00914E7C" w:rsidRPr="00914E7C" w:rsidRDefault="00914E7C" w:rsidP="00914E7C">
      <w:pPr>
        <w:pStyle w:val="TreAkapitu"/>
        <w:ind w:firstLine="0"/>
        <w:rPr>
          <w:sz w:val="20"/>
          <w:szCs w:val="16"/>
        </w:rPr>
      </w:pPr>
      <w:r w:rsidRPr="00914E7C">
        <w:rPr>
          <w:sz w:val="20"/>
          <w:szCs w:val="16"/>
        </w:rPr>
        <w:t>Źródło: Opracowanie własne</w:t>
      </w:r>
    </w:p>
    <w:p w14:paraId="421780EE" w14:textId="6C31FBF7" w:rsidR="009818C5" w:rsidRDefault="009818C5" w:rsidP="00914E7C">
      <w:pPr>
        <w:pStyle w:val="TreAkapitu"/>
        <w:ind w:firstLine="0"/>
      </w:pPr>
    </w:p>
    <w:p w14:paraId="1C197FE5" w14:textId="20F34D44" w:rsidR="00914E7C" w:rsidRPr="00D23039" w:rsidRDefault="00914E7C" w:rsidP="00914E7C">
      <w:pPr>
        <w:pStyle w:val="Legenda"/>
        <w:jc w:val="both"/>
        <w:rPr>
          <w:b w:val="0"/>
          <w:bCs w:val="0"/>
        </w:rPr>
      </w:pPr>
      <w:r w:rsidRPr="00D23039">
        <w:rPr>
          <w:b w:val="0"/>
          <w:bCs w:val="0"/>
        </w:rPr>
        <w:lastRenderedPageBreak/>
        <w:t xml:space="preserve">Rysunek </w:t>
      </w:r>
      <w:r w:rsidRPr="00D23039">
        <w:rPr>
          <w:b w:val="0"/>
          <w:bCs w:val="0"/>
        </w:rPr>
        <w:fldChar w:fldCharType="begin"/>
      </w:r>
      <w:r w:rsidRPr="00D23039">
        <w:rPr>
          <w:b w:val="0"/>
          <w:bCs w:val="0"/>
        </w:rPr>
        <w:instrText xml:space="preserve"> SEQ Rysunek \* ARABIC </w:instrText>
      </w:r>
      <w:r w:rsidRPr="00D23039">
        <w:rPr>
          <w:b w:val="0"/>
          <w:bCs w:val="0"/>
        </w:rPr>
        <w:fldChar w:fldCharType="separate"/>
      </w:r>
      <w:r w:rsidR="00C835FF">
        <w:rPr>
          <w:b w:val="0"/>
          <w:bCs w:val="0"/>
          <w:noProof/>
        </w:rPr>
        <w:t>63</w:t>
      </w:r>
      <w:r w:rsidRPr="00D23039">
        <w:rPr>
          <w:b w:val="0"/>
          <w:bCs w:val="0"/>
        </w:rPr>
        <w:fldChar w:fldCharType="end"/>
      </w:r>
      <w:r w:rsidR="00D23039">
        <w:rPr>
          <w:b w:val="0"/>
          <w:bCs w:val="0"/>
        </w:rPr>
        <w:t xml:space="preserve"> Kompilacja </w:t>
      </w:r>
      <w:r w:rsidR="00D23039">
        <w:rPr>
          <w:b w:val="0"/>
          <w:bCs w:val="0"/>
          <w:i/>
          <w:iCs/>
        </w:rPr>
        <w:t>chaincode</w:t>
      </w:r>
    </w:p>
    <w:p w14:paraId="6CB1DED9" w14:textId="49F596A1" w:rsidR="00F8203F" w:rsidRDefault="00F8203F" w:rsidP="00914E7C">
      <w:pPr>
        <w:pStyle w:val="TreAkapitu"/>
        <w:ind w:firstLine="0"/>
      </w:pPr>
      <w:r>
        <w:rPr>
          <w:noProof/>
        </w:rPr>
        <w:drawing>
          <wp:inline distT="0" distB="0" distL="0" distR="0" wp14:anchorId="6DA06A63" wp14:editId="6854A105">
            <wp:extent cx="5576455" cy="1136015"/>
            <wp:effectExtent l="0" t="0" r="5715" b="6985"/>
            <wp:docPr id="214" name="Obraz 21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Obraz 214" descr="Obraz zawierający tekst&#10;&#10;Opis wygenerowany automatycznie"/>
                    <pic:cNvPicPr/>
                  </pic:nvPicPr>
                  <pic:blipFill rotWithShape="1">
                    <a:blip r:embed="rId100"/>
                    <a:srcRect l="241" t="52081" r="2907" b="15182"/>
                    <a:stretch/>
                  </pic:blipFill>
                  <pic:spPr bwMode="auto">
                    <a:xfrm>
                      <a:off x="0" y="0"/>
                      <a:ext cx="5578770" cy="1136487"/>
                    </a:xfrm>
                    <a:prstGeom prst="rect">
                      <a:avLst/>
                    </a:prstGeom>
                    <a:ln>
                      <a:noFill/>
                    </a:ln>
                    <a:extLst>
                      <a:ext uri="{53640926-AAD7-44D8-BBD7-CCE9431645EC}">
                        <a14:shadowObscured xmlns:a14="http://schemas.microsoft.com/office/drawing/2010/main"/>
                      </a:ext>
                    </a:extLst>
                  </pic:spPr>
                </pic:pic>
              </a:graphicData>
            </a:graphic>
          </wp:inline>
        </w:drawing>
      </w:r>
    </w:p>
    <w:p w14:paraId="3B9A1159" w14:textId="77777777" w:rsidR="00914E7C" w:rsidRPr="00914E7C" w:rsidRDefault="00914E7C" w:rsidP="00914E7C">
      <w:pPr>
        <w:pStyle w:val="TreAkapitu"/>
        <w:ind w:firstLine="0"/>
        <w:rPr>
          <w:sz w:val="20"/>
          <w:szCs w:val="16"/>
        </w:rPr>
      </w:pPr>
      <w:r w:rsidRPr="00914E7C">
        <w:rPr>
          <w:sz w:val="20"/>
          <w:szCs w:val="16"/>
        </w:rPr>
        <w:t>Źródło: Opracowanie własne</w:t>
      </w:r>
    </w:p>
    <w:p w14:paraId="7A3CDDCE" w14:textId="5422BF13" w:rsidR="00640FAC" w:rsidRDefault="00640FAC" w:rsidP="00890CE5">
      <w:pPr>
        <w:pStyle w:val="TreAkapitu"/>
        <w:ind w:firstLine="0"/>
      </w:pPr>
    </w:p>
    <w:p w14:paraId="001CC794" w14:textId="2700F977" w:rsidR="00935735" w:rsidRPr="00935735" w:rsidRDefault="00935735" w:rsidP="00935735">
      <w:pPr>
        <w:pStyle w:val="Legenda"/>
        <w:jc w:val="both"/>
        <w:rPr>
          <w:b w:val="0"/>
          <w:bCs w:val="0"/>
        </w:rPr>
      </w:pPr>
      <w:r w:rsidRPr="00935735">
        <w:rPr>
          <w:b w:val="0"/>
          <w:bCs w:val="0"/>
        </w:rPr>
        <w:t xml:space="preserve">Rysunek </w:t>
      </w:r>
      <w:r w:rsidRPr="00935735">
        <w:rPr>
          <w:b w:val="0"/>
          <w:bCs w:val="0"/>
        </w:rPr>
        <w:fldChar w:fldCharType="begin"/>
      </w:r>
      <w:r w:rsidRPr="00935735">
        <w:rPr>
          <w:b w:val="0"/>
          <w:bCs w:val="0"/>
        </w:rPr>
        <w:instrText xml:space="preserve"> SEQ Rysunek \* ARABIC </w:instrText>
      </w:r>
      <w:r w:rsidRPr="00935735">
        <w:rPr>
          <w:b w:val="0"/>
          <w:bCs w:val="0"/>
        </w:rPr>
        <w:fldChar w:fldCharType="separate"/>
      </w:r>
      <w:r w:rsidR="00C835FF">
        <w:rPr>
          <w:b w:val="0"/>
          <w:bCs w:val="0"/>
          <w:noProof/>
        </w:rPr>
        <w:t>64</w:t>
      </w:r>
      <w:r w:rsidRPr="00935735">
        <w:rPr>
          <w:b w:val="0"/>
          <w:bCs w:val="0"/>
        </w:rPr>
        <w:fldChar w:fldCharType="end"/>
      </w:r>
      <w:r>
        <w:rPr>
          <w:b w:val="0"/>
          <w:bCs w:val="0"/>
        </w:rPr>
        <w:t xml:space="preserve">. </w:t>
      </w:r>
      <w:r w:rsidR="007E7AF0">
        <w:rPr>
          <w:b w:val="0"/>
          <w:bCs w:val="0"/>
        </w:rPr>
        <w:t>Inicjacja</w:t>
      </w:r>
      <w:r>
        <w:rPr>
          <w:b w:val="0"/>
          <w:bCs w:val="0"/>
        </w:rPr>
        <w:t xml:space="preserve"> </w:t>
      </w:r>
      <w:r>
        <w:rPr>
          <w:b w:val="0"/>
          <w:bCs w:val="0"/>
          <w:i/>
          <w:iCs/>
        </w:rPr>
        <w:t xml:space="preserve">chaincode </w:t>
      </w:r>
      <w:r>
        <w:rPr>
          <w:b w:val="0"/>
          <w:bCs w:val="0"/>
        </w:rPr>
        <w:t>na węzł</w:t>
      </w:r>
      <w:r w:rsidR="007E7AF0">
        <w:rPr>
          <w:b w:val="0"/>
          <w:bCs w:val="0"/>
        </w:rPr>
        <w:t>ach</w:t>
      </w:r>
    </w:p>
    <w:p w14:paraId="54092D6B" w14:textId="04A0F6C7" w:rsidR="00935735" w:rsidRDefault="00935735" w:rsidP="00890CE5">
      <w:pPr>
        <w:pStyle w:val="TreAkapitu"/>
        <w:ind w:firstLine="0"/>
      </w:pPr>
      <w:r>
        <w:rPr>
          <w:noProof/>
        </w:rPr>
        <w:drawing>
          <wp:inline distT="0" distB="0" distL="0" distR="0" wp14:anchorId="4C8015D4" wp14:editId="21B07E67">
            <wp:extent cx="5575935" cy="2687436"/>
            <wp:effectExtent l="0" t="0" r="5715" b="0"/>
            <wp:docPr id="218" name="Obraz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602" t="14967" r="3784" b="7608"/>
                    <a:stretch/>
                  </pic:blipFill>
                  <pic:spPr bwMode="auto">
                    <a:xfrm>
                      <a:off x="0" y="0"/>
                      <a:ext cx="5576802" cy="2687854"/>
                    </a:xfrm>
                    <a:prstGeom prst="rect">
                      <a:avLst/>
                    </a:prstGeom>
                    <a:ln>
                      <a:noFill/>
                    </a:ln>
                    <a:extLst>
                      <a:ext uri="{53640926-AAD7-44D8-BBD7-CCE9431645EC}">
                        <a14:shadowObscured xmlns:a14="http://schemas.microsoft.com/office/drawing/2010/main"/>
                      </a:ext>
                    </a:extLst>
                  </pic:spPr>
                </pic:pic>
              </a:graphicData>
            </a:graphic>
          </wp:inline>
        </w:drawing>
      </w:r>
    </w:p>
    <w:p w14:paraId="2E27D0AA" w14:textId="4EF50AF5" w:rsidR="008B44DD" w:rsidRDefault="008B44DD" w:rsidP="00890CE5">
      <w:pPr>
        <w:pStyle w:val="TreAkapitu"/>
        <w:ind w:firstLine="0"/>
        <w:rPr>
          <w:sz w:val="20"/>
          <w:szCs w:val="16"/>
        </w:rPr>
      </w:pPr>
      <w:r w:rsidRPr="008B44DD">
        <w:rPr>
          <w:sz w:val="20"/>
          <w:szCs w:val="16"/>
        </w:rPr>
        <w:t>Źródło: Opracowanie własne</w:t>
      </w:r>
    </w:p>
    <w:p w14:paraId="29B24487" w14:textId="77777777" w:rsidR="00C56880" w:rsidRPr="008B44DD" w:rsidRDefault="00C56880" w:rsidP="00890CE5">
      <w:pPr>
        <w:pStyle w:val="TreAkapitu"/>
        <w:ind w:firstLine="0"/>
        <w:rPr>
          <w:sz w:val="20"/>
          <w:szCs w:val="16"/>
        </w:rPr>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2BD63E84" w:rsidR="008B314A" w:rsidRDefault="008B314A" w:rsidP="008B314A">
      <w:pPr>
        <w:pStyle w:val="Legenda"/>
        <w:ind w:left="709" w:firstLine="709"/>
        <w:jc w:val="left"/>
        <w:rPr>
          <w:b w:val="0"/>
          <w:bCs w:val="0"/>
        </w:rPr>
      </w:pPr>
      <w:bookmarkStart w:id="334" w:name="_Toc91667920"/>
      <w:r w:rsidRPr="0027380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5</w:t>
      </w:r>
      <w:r w:rsidR="00914E7C">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34"/>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3"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35" w:name="_Toc8601679"/>
      <w:bookmarkStart w:id="336" w:name="_Toc91668367"/>
      <w:r>
        <w:t>Konfiguracja sprzętowa</w:t>
      </w:r>
      <w:bookmarkEnd w:id="335"/>
      <w:bookmarkEnd w:id="336"/>
    </w:p>
    <w:p w14:paraId="3F99C9A2" w14:textId="0713B172" w:rsidR="00E238A4" w:rsidRPr="00E238A4" w:rsidRDefault="00E238A4" w:rsidP="00E238A4">
      <w:pPr>
        <w:pStyle w:val="TreAkapitu"/>
      </w:pPr>
      <w:r>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6F66BA73" w:rsidR="00E12A9F" w:rsidRPr="009B42C8" w:rsidRDefault="00114DB9" w:rsidP="009B42C8">
      <w:pPr>
        <w:pStyle w:val="TreAkapitu"/>
      </w:pPr>
      <w:r>
        <w:t xml:space="preserve">Hyperledger </w:t>
      </w:r>
      <w:proofErr w:type="spellStart"/>
      <w:r>
        <w:t>Fabric</w:t>
      </w:r>
      <w:proofErr w:type="spellEnd"/>
      <w:r>
        <w:t xml:space="preserve"> </w:t>
      </w:r>
      <w:r w:rsidR="00BB00F6">
        <w:t>Java</w:t>
      </w:r>
      <w:r>
        <w:t xml:space="preserve"> </w:t>
      </w:r>
      <w:r w:rsidR="00BB00F6">
        <w:t>SDK</w:t>
      </w:r>
      <w:r w:rsidR="00AC32C4">
        <w:t xml:space="preserve"> </w:t>
      </w:r>
      <w:r>
        <w:t>Client</w:t>
      </w:r>
      <w:r w:rsidR="00AC32C4">
        <w:t xml:space="preserve"> </w:t>
      </w:r>
    </w:p>
    <w:p w14:paraId="72391AC6" w14:textId="274A0B0B" w:rsidR="006D33F6" w:rsidRDefault="009C4734" w:rsidP="00D340D5">
      <w:pPr>
        <w:pStyle w:val="Nagwek3"/>
      </w:pPr>
      <w:bookmarkStart w:id="337" w:name="_Toc8601680"/>
      <w:bookmarkStart w:id="338" w:name="_Toc91668368"/>
      <w:r>
        <w:t>Konteneryzacja //</w:t>
      </w:r>
      <w:r w:rsidR="0085541E">
        <w:t>Warstwa wirtualizacji</w:t>
      </w:r>
      <w:bookmarkEnd w:id="337"/>
      <w:bookmarkEnd w:id="338"/>
    </w:p>
    <w:p w14:paraId="7A23CB9E" w14:textId="77777777" w:rsidR="00FF6CE7" w:rsidRDefault="00FF6CE7" w:rsidP="00FF6CE7">
      <w:pPr>
        <w:pStyle w:val="TreAkapitu"/>
      </w:pPr>
      <w:r w:rsidRPr="007F4788">
        <w:rPr>
          <w:noProof/>
        </w:rPr>
        <w:lastRenderedPageBreak/>
        <w:drawing>
          <wp:anchor distT="0" distB="0" distL="114300" distR="114300" simplePos="0" relativeHeight="251764224" behindDoc="1" locked="0" layoutInCell="1" allowOverlap="1" wp14:anchorId="3340338C" wp14:editId="41065242">
            <wp:simplePos x="0" y="0"/>
            <wp:positionH relativeFrom="margin">
              <wp:align>left</wp:align>
            </wp:positionH>
            <wp:positionV relativeFrom="paragraph">
              <wp:posOffset>1621790</wp:posOffset>
            </wp:positionV>
            <wp:extent cx="6040120" cy="3154680"/>
            <wp:effectExtent l="0" t="0" r="0" b="762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6048045" cy="3158659"/>
                    </a:xfrm>
                    <a:prstGeom prst="rect">
                      <a:avLst/>
                    </a:prstGeom>
                  </pic:spPr>
                </pic:pic>
              </a:graphicData>
            </a:graphic>
            <wp14:sizeRelH relativeFrom="margin">
              <wp14:pctWidth>0</wp14:pctWidth>
            </wp14:sizeRelH>
            <wp14:sizeRelV relativeFrom="margin">
              <wp14:pctHeight>0</wp14:pctHeight>
            </wp14:sizeRelV>
          </wp:anchor>
        </w:drawing>
      </w:r>
      <w:r>
        <w:t xml:space="preserve">Docker korzysta z architektury typu klient-serwer. Klient porozumiewa się poprzez REST API z Docker </w:t>
      </w:r>
      <w:proofErr w:type="spellStart"/>
      <w:r>
        <w:rPr>
          <w:i/>
          <w:iCs/>
        </w:rPr>
        <w:t>deamon</w:t>
      </w:r>
      <w:proofErr w:type="spellEnd"/>
      <w:r>
        <w:t xml:space="preserve">, który zajmuje się budowaniem oraz uruchomianiem kontenerów. Ponadto zarządza obrazami, sieciami oraz woluminami. Obrazy przechowywane są w rejestrach, a w przypadku użycia komend przez Klienta zostają stamtąd pobierane. </w:t>
      </w:r>
    </w:p>
    <w:p w14:paraId="4A475DB1" w14:textId="77777777" w:rsidR="00FF6CE7" w:rsidRDefault="00FF6CE7" w:rsidP="00FF6CE7">
      <w:pPr>
        <w:pStyle w:val="TreAkapitu"/>
        <w:ind w:firstLine="0"/>
        <w:jc w:val="left"/>
      </w:pPr>
      <w:r>
        <w:rPr>
          <w:noProof/>
        </w:rPr>
        <mc:AlternateContent>
          <mc:Choice Requires="wps">
            <w:drawing>
              <wp:anchor distT="0" distB="0" distL="114300" distR="114300" simplePos="0" relativeHeight="251763200" behindDoc="0" locked="0" layoutInCell="1" allowOverlap="1" wp14:anchorId="2A8E83FF" wp14:editId="386A9532">
                <wp:simplePos x="0" y="0"/>
                <wp:positionH relativeFrom="column">
                  <wp:posOffset>1905</wp:posOffset>
                </wp:positionH>
                <wp:positionV relativeFrom="paragraph">
                  <wp:posOffset>116840</wp:posOffset>
                </wp:positionV>
                <wp:extent cx="5760085" cy="457200"/>
                <wp:effectExtent l="0" t="0" r="0" b="4445"/>
                <wp:wrapSquare wrapText="bothSides"/>
                <wp:docPr id="5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85864" w14:textId="160815A1" w:rsidR="00FF6CE7" w:rsidRPr="000B5716" w:rsidRDefault="00FF6CE7" w:rsidP="00FF6CE7">
                            <w:pPr>
                              <w:pStyle w:val="Legenda"/>
                              <w:rPr>
                                <w:b w:val="0"/>
                                <w:bCs w:val="0"/>
                                <w:szCs w:val="20"/>
                              </w:rPr>
                            </w:pPr>
                            <w:bookmarkStart w:id="339"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6</w:t>
                            </w:r>
                            <w:r w:rsidR="00914E7C">
                              <w:rPr>
                                <w:b w:val="0"/>
                                <w:bCs w:val="0"/>
                              </w:rPr>
                              <w:fldChar w:fldCharType="end"/>
                            </w:r>
                            <w:r w:rsidRPr="000B5716">
                              <w:rPr>
                                <w:b w:val="0"/>
                                <w:bCs w:val="0"/>
                              </w:rPr>
                              <w:t>. Architektura platformy Docker</w:t>
                            </w:r>
                            <w:bookmarkEnd w:id="3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E83FF" id="Text Box 39" o:spid="_x0000_s1034" type="#_x0000_t202" style="position:absolute;margin-left:.15pt;margin-top:9.2pt;width:453.55pt;height:36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" stroked="f">
                <v:textbox inset="0,0,0,0">
                  <w:txbxContent>
                    <w:p w14:paraId="4BB85864" w14:textId="160815A1" w:rsidR="00FF6CE7" w:rsidRPr="000B5716" w:rsidRDefault="00FF6CE7" w:rsidP="00FF6CE7">
                      <w:pPr>
                        <w:pStyle w:val="Legenda"/>
                        <w:rPr>
                          <w:b w:val="0"/>
                          <w:bCs w:val="0"/>
                          <w:szCs w:val="20"/>
                        </w:rPr>
                      </w:pPr>
                      <w:bookmarkStart w:id="340"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6</w:t>
                      </w:r>
                      <w:r w:rsidR="00914E7C">
                        <w:rPr>
                          <w:b w:val="0"/>
                          <w:bCs w:val="0"/>
                        </w:rPr>
                        <w:fldChar w:fldCharType="end"/>
                      </w:r>
                      <w:r w:rsidRPr="000B5716">
                        <w:rPr>
                          <w:b w:val="0"/>
                          <w:bCs w:val="0"/>
                        </w:rPr>
                        <w:t>. Architektura platformy Docker</w:t>
                      </w:r>
                      <w:bookmarkEnd w:id="340"/>
                    </w:p>
                  </w:txbxContent>
                </v:textbox>
                <w10:wrap type="square"/>
              </v:shape>
            </w:pict>
          </mc:Fallback>
        </mc:AlternateContent>
      </w:r>
    </w:p>
    <w:p w14:paraId="2EE21B5B" w14:textId="77777777" w:rsidR="00FF6CE7" w:rsidRDefault="00FF6CE7" w:rsidP="00FF6CE7">
      <w:pPr>
        <w:pStyle w:val="TreAkapitu"/>
        <w:ind w:firstLine="0"/>
        <w:jc w:val="left"/>
        <w:rPr>
          <w:sz w:val="20"/>
          <w:szCs w:val="16"/>
        </w:rPr>
      </w:pPr>
      <w:r w:rsidRPr="000B5716">
        <w:rPr>
          <w:sz w:val="20"/>
          <w:szCs w:val="16"/>
        </w:rPr>
        <w:t xml:space="preserve">Źródło: </w:t>
      </w:r>
      <w:hyperlink r:id="rId106" w:history="1">
        <w:r w:rsidRPr="000B5716">
          <w:rPr>
            <w:rStyle w:val="Hipercze"/>
            <w:sz w:val="20"/>
            <w:szCs w:val="16"/>
          </w:rPr>
          <w:t>https://docs.docker.com/get-started/overview/</w:t>
        </w:r>
      </w:hyperlink>
    </w:p>
    <w:p w14:paraId="5E966BF4" w14:textId="77777777" w:rsidR="00FF6CE7" w:rsidRPr="00FF6CE7" w:rsidRDefault="00FF6CE7" w:rsidP="00FF6CE7">
      <w:pPr>
        <w:pStyle w:val="TreAkapitu"/>
      </w:pPr>
    </w:p>
    <w:p w14:paraId="7C21B9C2" w14:textId="4F8DABA1"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proofErr w:type="spellStart"/>
      <w:r w:rsidR="00363B60">
        <w:rPr>
          <w:i/>
          <w:iCs/>
        </w:rPr>
        <w:t>Pozyczkobiorcy</w:t>
      </w:r>
      <w:proofErr w:type="spellEnd"/>
      <w:r w:rsidR="00363B60">
        <w:t xml:space="preserve">, natomiast </w:t>
      </w:r>
      <w:r w:rsidR="00363B60" w:rsidRPr="00363B60">
        <w:rPr>
          <w:i/>
          <w:iCs/>
        </w:rPr>
        <w:t>peer0.org2</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oraz uruchamiane są na nich </w:t>
      </w:r>
      <w:proofErr w:type="spellStart"/>
      <w:r w:rsidR="00F24452">
        <w:rPr>
          <w:i/>
          <w:iCs/>
        </w:rPr>
        <w:t>ch</w:t>
      </w:r>
      <w:r w:rsidR="00BF5F43">
        <w:rPr>
          <w:i/>
          <w:iCs/>
        </w:rPr>
        <w:t>aincodes</w:t>
      </w:r>
      <w:proofErr w:type="spellEnd"/>
      <w:r w:rsidR="00BF5F43">
        <w:t>.</w:t>
      </w:r>
      <w:r w:rsidR="000C7196">
        <w:br/>
      </w:r>
    </w:p>
    <w:p w14:paraId="34E052C5" w14:textId="41466C34" w:rsidR="006D33F6" w:rsidRPr="004838D0" w:rsidRDefault="006D33F6" w:rsidP="006D33F6">
      <w:pPr>
        <w:pStyle w:val="Legenda"/>
        <w:rPr>
          <w:b w:val="0"/>
          <w:bCs w:val="0"/>
        </w:rPr>
      </w:pPr>
      <w:bookmarkStart w:id="341" w:name="_Toc91667921"/>
      <w:r w:rsidRPr="004838D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7</w:t>
      </w:r>
      <w:r w:rsidR="00914E7C">
        <w:rPr>
          <w:b w:val="0"/>
          <w:bCs w:val="0"/>
        </w:rPr>
        <w:fldChar w:fldCharType="end"/>
      </w:r>
      <w:r w:rsidRPr="004838D0">
        <w:rPr>
          <w:b w:val="0"/>
          <w:bCs w:val="0"/>
        </w:rPr>
        <w:t>. Uruchomione kontenery</w:t>
      </w:r>
      <w:r>
        <w:rPr>
          <w:b w:val="0"/>
          <w:bCs w:val="0"/>
        </w:rPr>
        <w:t xml:space="preserve"> stanowiące węzły w sieci</w:t>
      </w:r>
      <w:bookmarkEnd w:id="341"/>
    </w:p>
    <w:p w14:paraId="1CD41CD2" w14:textId="77777777" w:rsidR="006D33F6" w:rsidRDefault="006D33F6" w:rsidP="006D33F6">
      <w:pPr>
        <w:pStyle w:val="TreAkapitu"/>
        <w:jc w:val="center"/>
      </w:pPr>
      <w:r>
        <w:rPr>
          <w:noProof/>
        </w:rPr>
        <w:drawing>
          <wp:inline distT="0" distB="0" distL="0" distR="0" wp14:anchorId="295D59E6" wp14:editId="329702BD">
            <wp:extent cx="4405255" cy="342900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7"/>
                    <a:stretch>
                      <a:fillRect/>
                    </a:stretch>
                  </pic:blipFill>
                  <pic:spPr>
                    <a:xfrm>
                      <a:off x="0" y="0"/>
                      <a:ext cx="4414446" cy="343615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42" w:name="_Toc8601681"/>
      <w:bookmarkStart w:id="343" w:name="_Toc91668369"/>
      <w:r>
        <w:t>Systemy operacyjne</w:t>
      </w:r>
      <w:bookmarkEnd w:id="342"/>
      <w:bookmarkEnd w:id="343"/>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44" w:name="_Toc8601682"/>
      <w:bookmarkStart w:id="345" w:name="_Toc91668370"/>
      <w:r>
        <w:t>Wymagane licencje</w:t>
      </w:r>
      <w:bookmarkEnd w:id="344"/>
      <w:bookmarkEnd w:id="345"/>
    </w:p>
    <w:p w14:paraId="55F2CB85" w14:textId="6DA14089" w:rsidR="00E014FE" w:rsidRDefault="00DF0FD9" w:rsidP="00D340D5">
      <w:pPr>
        <w:pStyle w:val="Nagwek3"/>
      </w:pPr>
      <w:bookmarkStart w:id="346" w:name="_Toc8601683"/>
      <w:bookmarkStart w:id="347" w:name="_Toc91668371"/>
      <w:r>
        <w:t>Sposób monitorowania systemu</w:t>
      </w:r>
      <w:bookmarkEnd w:id="346"/>
      <w:bookmarkEnd w:id="347"/>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8">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lastRenderedPageBreak/>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8" w:name="_Toc8601684"/>
      <w:bookmarkStart w:id="349" w:name="_Toc91668372"/>
      <w:r>
        <w:t>Charakterystyka repozytorium</w:t>
      </w:r>
      <w:r w:rsidR="0062105F">
        <w:t xml:space="preserve"> kodu</w:t>
      </w:r>
      <w:bookmarkEnd w:id="348"/>
      <w:bookmarkEnd w:id="349"/>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w:t>
      </w:r>
      <w:r>
        <w:lastRenderedPageBreak/>
        <w:t xml:space="preserve">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F6C76DA" w:rsidR="0062105F" w:rsidRDefault="0062105F" w:rsidP="00D340D5">
      <w:pPr>
        <w:pStyle w:val="Nagwek3"/>
      </w:pPr>
      <w:bookmarkStart w:id="350" w:name="_Toc8601685"/>
      <w:bookmarkStart w:id="351" w:name="_Toc91668373"/>
      <w:r>
        <w:t>Struktura repozytorium</w:t>
      </w:r>
      <w:bookmarkEnd w:id="350"/>
      <w:bookmarkEnd w:id="351"/>
    </w:p>
    <w:p w14:paraId="4F183554" w14:textId="01148852" w:rsidR="00EE5DDB" w:rsidRDefault="00EE5DDB" w:rsidP="00EE5DDB">
      <w:pPr>
        <w:pStyle w:val="TreAkapitu"/>
      </w:pPr>
      <w:r>
        <w:t>W repozytorium zostały wyodrębnione komponenty systemu, artefakty oraz dokumentacja. Struktura jest następująca:</w:t>
      </w:r>
    </w:p>
    <w:p w14:paraId="0BBE5BAD" w14:textId="02F14055" w:rsidR="00EE5DDB" w:rsidRPr="00EE5DDB" w:rsidRDefault="00EE5DDB" w:rsidP="00EE5DDB">
      <w:pPr>
        <w:pStyle w:val="TreAkapitu"/>
        <w:numPr>
          <w:ilvl w:val="0"/>
          <w:numId w:val="56"/>
        </w:numPr>
        <w:rPr>
          <w:i/>
          <w:iCs/>
        </w:rPr>
      </w:pPr>
      <w:proofErr w:type="spellStart"/>
      <w:r>
        <w:rPr>
          <w:i/>
          <w:iCs/>
        </w:rPr>
        <w:t>a</w:t>
      </w:r>
      <w:r w:rsidRPr="00EE5DDB">
        <w:rPr>
          <w:i/>
          <w:iCs/>
        </w:rPr>
        <w:t>pplication-java</w:t>
      </w:r>
      <w:proofErr w:type="spellEnd"/>
      <w:r w:rsidRPr="00EE5DDB">
        <w:rPr>
          <w:i/>
          <w:iCs/>
        </w:rPr>
        <w:t xml:space="preserve"> </w:t>
      </w:r>
      <w:r>
        <w:t>(folder, w którym znajduje się SDK Java)</w:t>
      </w:r>
    </w:p>
    <w:p w14:paraId="7C3DC15C" w14:textId="7F6C873F" w:rsidR="00EE5DDB" w:rsidRPr="00EE5DDB" w:rsidRDefault="00EE5DDB" w:rsidP="00EE5DDB">
      <w:pPr>
        <w:pStyle w:val="TreAkapitu"/>
        <w:numPr>
          <w:ilvl w:val="0"/>
          <w:numId w:val="56"/>
        </w:numPr>
        <w:rPr>
          <w:i/>
          <w:iCs/>
        </w:rPr>
      </w:pPr>
      <w:r>
        <w:rPr>
          <w:i/>
          <w:iCs/>
        </w:rPr>
        <w:t>chaincode-</w:t>
      </w:r>
      <w:proofErr w:type="spellStart"/>
      <w:r>
        <w:rPr>
          <w:i/>
          <w:iCs/>
        </w:rPr>
        <w:t>java</w:t>
      </w:r>
      <w:proofErr w:type="spellEnd"/>
      <w:r>
        <w:rPr>
          <w:i/>
          <w:iCs/>
        </w:rPr>
        <w:t xml:space="preserve"> </w:t>
      </w:r>
      <w:r>
        <w:t xml:space="preserve">(folder, w którym znajdują się pliki </w:t>
      </w:r>
      <w:r w:rsidRPr="00EE5DDB">
        <w:rPr>
          <w:i/>
          <w:iCs/>
        </w:rPr>
        <w:t>chaincode</w:t>
      </w:r>
      <w:r>
        <w:t xml:space="preserve"> napisanego w języku </w:t>
      </w:r>
      <w:r w:rsidRPr="00EE5DDB">
        <w:rPr>
          <w:i/>
          <w:iCs/>
        </w:rPr>
        <w:t>Java</w:t>
      </w:r>
      <w:r>
        <w:t>)</w:t>
      </w:r>
    </w:p>
    <w:p w14:paraId="018D8562" w14:textId="57673D51" w:rsidR="00EE5DDB" w:rsidRPr="00EE5DDB" w:rsidRDefault="00EE5DDB" w:rsidP="00EE5DDB">
      <w:pPr>
        <w:pStyle w:val="TreAkapitu"/>
        <w:numPr>
          <w:ilvl w:val="0"/>
          <w:numId w:val="56"/>
        </w:numPr>
        <w:rPr>
          <w:i/>
          <w:iCs/>
        </w:rPr>
      </w:pPr>
      <w:r>
        <w:rPr>
          <w:i/>
          <w:iCs/>
        </w:rPr>
        <w:t xml:space="preserve">network </w:t>
      </w:r>
      <w:r>
        <w:t xml:space="preserve">(folder, w którym znajdują się obrazy Docker, pliki konfiguracyjne oraz skrypty niezbędne do utworzenia sieci </w:t>
      </w:r>
      <w:r>
        <w:rPr>
          <w:i/>
          <w:iCs/>
        </w:rPr>
        <w:t>blockchain</w:t>
      </w:r>
      <w:r>
        <w:t>)</w:t>
      </w:r>
    </w:p>
    <w:p w14:paraId="2EA82E35" w14:textId="6D326D48" w:rsidR="00EE5DDB" w:rsidRPr="00080D3C" w:rsidRDefault="00080D3C" w:rsidP="00EE5DDB">
      <w:pPr>
        <w:pStyle w:val="TreAkapitu"/>
        <w:numPr>
          <w:ilvl w:val="0"/>
          <w:numId w:val="56"/>
        </w:numPr>
        <w:rPr>
          <w:i/>
          <w:iCs/>
        </w:rPr>
      </w:pPr>
      <w:r>
        <w:rPr>
          <w:i/>
          <w:iCs/>
        </w:rPr>
        <w:t xml:space="preserve">README.md </w:t>
      </w:r>
      <w:r>
        <w:t>(plik tekstowy, zawierający informacje o projekcie)</w:t>
      </w:r>
    </w:p>
    <w:p w14:paraId="42974F47" w14:textId="634DC5EB" w:rsidR="00080D3C" w:rsidRPr="00EE5DDB" w:rsidRDefault="00080D3C" w:rsidP="00EE5DDB">
      <w:pPr>
        <w:pStyle w:val="TreAkapitu"/>
        <w:numPr>
          <w:ilvl w:val="0"/>
          <w:numId w:val="56"/>
        </w:numPr>
        <w:rPr>
          <w:i/>
          <w:iCs/>
        </w:rPr>
      </w:pPr>
      <w:proofErr w:type="spellStart"/>
      <w:r w:rsidRPr="00080D3C">
        <w:rPr>
          <w:i/>
          <w:iCs/>
        </w:rPr>
        <w:t>enterprise_architect_files.eapx</w:t>
      </w:r>
      <w:proofErr w:type="spellEnd"/>
      <w:r>
        <w:rPr>
          <w:i/>
          <w:iCs/>
        </w:rPr>
        <w:t xml:space="preserve"> </w:t>
      </w:r>
      <w:r>
        <w:t xml:space="preserve">(plik zawierający projekty, pochodzące z </w:t>
      </w:r>
      <w:r>
        <w:rPr>
          <w:i/>
          <w:iCs/>
        </w:rPr>
        <w:t>Enterprise Architect</w:t>
      </w:r>
      <w:r>
        <w:t>)</w:t>
      </w:r>
    </w:p>
    <w:p w14:paraId="1732B4F2" w14:textId="00C5F4D3" w:rsidR="0029052D" w:rsidRPr="0029052D" w:rsidRDefault="0029052D" w:rsidP="002773A0">
      <w:pPr>
        <w:pStyle w:val="Legenda"/>
        <w:jc w:val="both"/>
        <w:rPr>
          <w:b w:val="0"/>
          <w:bCs w:val="0"/>
        </w:rPr>
      </w:pPr>
      <w:bookmarkStart w:id="352" w:name="_Toc91667922"/>
      <w:r w:rsidRPr="0029052D">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68</w:t>
      </w:r>
      <w:r w:rsidR="00914E7C">
        <w:rPr>
          <w:b w:val="0"/>
          <w:bCs w:val="0"/>
        </w:rPr>
        <w:fldChar w:fldCharType="end"/>
      </w:r>
      <w:r w:rsidRPr="0029052D">
        <w:rPr>
          <w:b w:val="0"/>
          <w:bCs w:val="0"/>
        </w:rPr>
        <w:t>. Struktura repozytorium na platformie GitHub</w:t>
      </w:r>
      <w:bookmarkEnd w:id="352"/>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9"/>
                    <a:stretch>
                      <a:fillRect/>
                    </a:stretch>
                  </pic:blipFill>
                  <pic:spPr>
                    <a:xfrm>
                      <a:off x="0" y="0"/>
                      <a:ext cx="5760085" cy="3065780"/>
                    </a:xfrm>
                    <a:prstGeom prst="rect">
                      <a:avLst/>
                    </a:prstGeom>
                  </pic:spPr>
                </pic:pic>
              </a:graphicData>
            </a:graphic>
          </wp:inline>
        </w:drawing>
      </w:r>
    </w:p>
    <w:p w14:paraId="519C3BFE" w14:textId="2B5EEA95" w:rsidR="00840F31" w:rsidRDefault="0029052D" w:rsidP="002773A0">
      <w:pPr>
        <w:pStyle w:val="TreAkapitu"/>
        <w:ind w:firstLine="0"/>
        <w:rPr>
          <w:sz w:val="20"/>
          <w:szCs w:val="16"/>
        </w:rPr>
      </w:pPr>
      <w:r w:rsidRPr="0029052D">
        <w:rPr>
          <w:sz w:val="20"/>
          <w:szCs w:val="16"/>
        </w:rPr>
        <w:t>Źródło: Opracowanie własne</w:t>
      </w:r>
    </w:p>
    <w:p w14:paraId="735A1165" w14:textId="615A4387" w:rsidR="00C835FF" w:rsidRDefault="00C835FF" w:rsidP="002773A0">
      <w:pPr>
        <w:pStyle w:val="TreAkapitu"/>
        <w:ind w:firstLine="0"/>
        <w:rPr>
          <w:sz w:val="20"/>
          <w:szCs w:val="16"/>
        </w:rPr>
      </w:pPr>
    </w:p>
    <w:p w14:paraId="66CA6D5A" w14:textId="20C505B4" w:rsidR="00C835FF" w:rsidRPr="00C835FF" w:rsidRDefault="00C835FF" w:rsidP="00C835FF">
      <w:pPr>
        <w:pStyle w:val="Legenda"/>
        <w:jc w:val="both"/>
        <w:rPr>
          <w:b w:val="0"/>
          <w:bCs w:val="0"/>
        </w:rPr>
      </w:pPr>
      <w:r w:rsidRPr="00C835FF">
        <w:rPr>
          <w:b w:val="0"/>
          <w:bCs w:val="0"/>
        </w:rPr>
        <w:lastRenderedPageBreak/>
        <w:t xml:space="preserve">Rysunek </w:t>
      </w:r>
      <w:r w:rsidRPr="00C835FF">
        <w:rPr>
          <w:b w:val="0"/>
          <w:bCs w:val="0"/>
        </w:rPr>
        <w:fldChar w:fldCharType="begin"/>
      </w:r>
      <w:r w:rsidRPr="00C835FF">
        <w:rPr>
          <w:b w:val="0"/>
          <w:bCs w:val="0"/>
        </w:rPr>
        <w:instrText xml:space="preserve"> SEQ Rysunek \* ARABIC </w:instrText>
      </w:r>
      <w:r w:rsidRPr="00C835FF">
        <w:rPr>
          <w:b w:val="0"/>
          <w:bCs w:val="0"/>
        </w:rPr>
        <w:fldChar w:fldCharType="separate"/>
      </w:r>
      <w:r w:rsidRPr="00C835FF">
        <w:rPr>
          <w:b w:val="0"/>
          <w:bCs w:val="0"/>
          <w:noProof/>
        </w:rPr>
        <w:t>69</w:t>
      </w:r>
      <w:r w:rsidRPr="00C835FF">
        <w:rPr>
          <w:b w:val="0"/>
          <w:bCs w:val="0"/>
        </w:rPr>
        <w:fldChar w:fldCharType="end"/>
      </w:r>
      <w:r w:rsidRPr="00C835FF">
        <w:rPr>
          <w:b w:val="0"/>
          <w:bCs w:val="0"/>
        </w:rPr>
        <w:t xml:space="preserve">. Struktura </w:t>
      </w:r>
      <w:r w:rsidRPr="00C835FF">
        <w:rPr>
          <w:b w:val="0"/>
          <w:bCs w:val="0"/>
          <w:i/>
          <w:iCs/>
        </w:rPr>
        <w:t xml:space="preserve">chaincode </w:t>
      </w:r>
      <w:r w:rsidRPr="00C835FF">
        <w:rPr>
          <w:b w:val="0"/>
          <w:bCs w:val="0"/>
        </w:rPr>
        <w:t>w środowisku</w:t>
      </w:r>
      <w:r w:rsidR="00A3609B">
        <w:rPr>
          <w:b w:val="0"/>
          <w:bCs w:val="0"/>
        </w:rPr>
        <w:t xml:space="preserve"> programistycznym</w:t>
      </w:r>
      <w:r w:rsidRPr="00C835FF">
        <w:rPr>
          <w:b w:val="0"/>
          <w:bCs w:val="0"/>
        </w:rPr>
        <w:t xml:space="preserve"> </w:t>
      </w:r>
      <w:proofErr w:type="spellStart"/>
      <w:r w:rsidRPr="00C835FF">
        <w:rPr>
          <w:b w:val="0"/>
          <w:bCs w:val="0"/>
        </w:rPr>
        <w:t>IntelliJ</w:t>
      </w:r>
      <w:proofErr w:type="spellEnd"/>
      <w:r w:rsidRPr="00C835FF">
        <w:rPr>
          <w:b w:val="0"/>
          <w:bCs w:val="0"/>
        </w:rPr>
        <w:t xml:space="preserve"> IDEA</w:t>
      </w:r>
    </w:p>
    <w:p w14:paraId="5EDD8B5A" w14:textId="18A02DEE" w:rsidR="00C835FF" w:rsidRPr="00EC059A" w:rsidRDefault="00C835FF" w:rsidP="002773A0">
      <w:pPr>
        <w:pStyle w:val="TreAkapitu"/>
        <w:ind w:firstLine="0"/>
        <w:rPr>
          <w:sz w:val="20"/>
          <w:szCs w:val="16"/>
        </w:rPr>
      </w:pPr>
      <w:r>
        <w:rPr>
          <w:noProof/>
        </w:rPr>
        <w:drawing>
          <wp:inline distT="0" distB="0" distL="0" distR="0" wp14:anchorId="540EB044" wp14:editId="18E64E86">
            <wp:extent cx="4305300" cy="7724775"/>
            <wp:effectExtent l="0" t="0" r="0" b="9525"/>
            <wp:docPr id="219" name="Obraz 219"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Obraz 219" descr="Obraz zawierający tekst&#10;&#10;Opis wygenerowany automatycznie"/>
                    <pic:cNvPicPr/>
                  </pic:nvPicPr>
                  <pic:blipFill>
                    <a:blip r:embed="rId110"/>
                    <a:stretch>
                      <a:fillRect/>
                    </a:stretch>
                  </pic:blipFill>
                  <pic:spPr>
                    <a:xfrm>
                      <a:off x="0" y="0"/>
                      <a:ext cx="4305300" cy="7724775"/>
                    </a:xfrm>
                    <a:prstGeom prst="rect">
                      <a:avLst/>
                    </a:prstGeom>
                  </pic:spPr>
                </pic:pic>
              </a:graphicData>
            </a:graphic>
          </wp:inline>
        </w:drawing>
      </w:r>
    </w:p>
    <w:p w14:paraId="279736CB" w14:textId="465932AB" w:rsidR="0062105F" w:rsidRDefault="0062105F" w:rsidP="00D340D5">
      <w:pPr>
        <w:pStyle w:val="Nagwek3"/>
      </w:pPr>
      <w:bookmarkStart w:id="353" w:name="_Toc8601686"/>
      <w:bookmarkStart w:id="354" w:name="_Toc91668374"/>
      <w:r>
        <w:t>Standardy tworzenia kodu źródłowego</w:t>
      </w:r>
      <w:bookmarkEnd w:id="353"/>
      <w:bookmarkEnd w:id="354"/>
    </w:p>
    <w:p w14:paraId="60F7441B" w14:textId="19EBAE40" w:rsidR="0019094F" w:rsidRDefault="007A632F" w:rsidP="007A632F">
      <w:pPr>
        <w:pStyle w:val="TreAkapitu"/>
      </w:pPr>
      <w:r>
        <w:lastRenderedPageBreak/>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55" w:name="_Toc8601687"/>
      <w:bookmarkStart w:id="356" w:name="_Toc91668375"/>
      <w:r>
        <w:t>Standardy nazewnicze</w:t>
      </w:r>
      <w:bookmarkEnd w:id="355"/>
      <w:bookmarkEnd w:id="356"/>
    </w:p>
    <w:p w14:paraId="65D36C94" w14:textId="4E89ABE7"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często są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2488858C"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00E66060">
        <w:rPr>
          <w:b/>
          <w:bCs/>
          <w:i/>
          <w:iCs/>
        </w:rPr>
        <w:t>loanAmount</w:t>
      </w:r>
      <w:proofErr w:type="spellEnd"/>
      <w:r>
        <w:t xml:space="preserve"> zamiast </w:t>
      </w:r>
      <w:r w:rsidR="00E66060">
        <w:rPr>
          <w:i/>
          <w:iCs/>
        </w:rPr>
        <w:t>l</w:t>
      </w:r>
      <w:r w:rsidRPr="00210D1A">
        <w:rPr>
          <w:i/>
          <w:iCs/>
        </w:rPr>
        <w:t>1</w:t>
      </w:r>
      <w:r>
        <w:t>.</w:t>
      </w:r>
    </w:p>
    <w:p w14:paraId="61F34CE0" w14:textId="7D703672" w:rsidR="00441D94" w:rsidRDefault="00441D94" w:rsidP="00275370">
      <w:pPr>
        <w:pStyle w:val="TreAkapitu"/>
        <w:numPr>
          <w:ilvl w:val="0"/>
          <w:numId w:val="42"/>
        </w:numPr>
      </w:pPr>
      <w:r>
        <w:lastRenderedPageBreak/>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33911BED" w:rsidR="00921B23" w:rsidRDefault="00921B23" w:rsidP="00275370">
      <w:pPr>
        <w:pStyle w:val="TreAkapitu"/>
        <w:numPr>
          <w:ilvl w:val="0"/>
          <w:numId w:val="42"/>
        </w:numPr>
      </w:pPr>
      <w:r>
        <w:t xml:space="preserve">Rozważnie używać skrótów, trzymając się jednej konwencji. Przykład: dla zmiennej </w:t>
      </w:r>
      <w:proofErr w:type="spellStart"/>
      <w:r w:rsidR="00E66060">
        <w:rPr>
          <w:i/>
          <w:iCs/>
        </w:rPr>
        <w:t>loanAmount</w:t>
      </w:r>
      <w:proofErr w:type="spellEnd"/>
      <w:r>
        <w:t xml:space="preserve"> używać jednego skrótu </w:t>
      </w:r>
      <w:proofErr w:type="spellStart"/>
      <w:r w:rsidR="00E66060">
        <w:rPr>
          <w:b/>
          <w:bCs/>
          <w:i/>
          <w:iCs/>
        </w:rPr>
        <w:t>lA</w:t>
      </w:r>
      <w:proofErr w:type="spellEnd"/>
      <w:r>
        <w:t xml:space="preserve">, a nie np. </w:t>
      </w:r>
      <w:r w:rsidR="00E66060">
        <w:rPr>
          <w:i/>
          <w:iCs/>
        </w:rPr>
        <w:t>la</w:t>
      </w:r>
      <w:r>
        <w:t xml:space="preserve">, </w:t>
      </w:r>
      <w:proofErr w:type="spellStart"/>
      <w:r w:rsidR="00E66060">
        <w:rPr>
          <w:i/>
          <w:iCs/>
        </w:rPr>
        <w:t>LoAm</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57" w:name="_Toc8601691"/>
      <w:bookmarkStart w:id="358" w:name="_Toc91668378"/>
      <w:r>
        <w:t>Zastosowane w</w:t>
      </w:r>
      <w:r w:rsidR="00F06B5F" w:rsidRPr="00F06B5F">
        <w:t>zorce projektowe</w:t>
      </w:r>
      <w:bookmarkEnd w:id="357"/>
      <w:bookmarkEnd w:id="358"/>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F60D23" w:rsidP="00625DA7">
      <w:pPr>
        <w:pStyle w:val="TreAkapitu"/>
        <w:ind w:left="1429" w:firstLine="0"/>
        <w:rPr>
          <w:rStyle w:val="Hipercze"/>
          <w:lang w:val="en-US"/>
        </w:rPr>
      </w:pPr>
      <w:hyperlink r:id="rId111" w:history="1">
        <w:r w:rsidR="001A595D" w:rsidRPr="00AA45A7">
          <w:rPr>
            <w:rStyle w:val="Hipercze"/>
            <w:lang w:val="en-US"/>
          </w:rPr>
          <w:t>https://mohan-venkataraman.medium.com/using-patterns-in-coding-smart-contracts-412547051cb9</w:t>
        </w:r>
      </w:hyperlink>
    </w:p>
    <w:p w14:paraId="22AF83E0" w14:textId="59E746FE" w:rsidR="007059C4" w:rsidRDefault="00F60D23" w:rsidP="00625DA7">
      <w:pPr>
        <w:pStyle w:val="TreAkapitu"/>
        <w:ind w:left="1429" w:firstLine="0"/>
        <w:rPr>
          <w:lang w:val="en-US"/>
        </w:rPr>
      </w:pPr>
      <w:hyperlink r:id="rId112"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9" w:name="_Toc8601692"/>
      <w:bookmarkStart w:id="360" w:name="_Toc91668379"/>
      <w:r>
        <w:t>Wzorce logiki dziedziny</w:t>
      </w:r>
      <w:bookmarkEnd w:id="359"/>
      <w:bookmarkEnd w:id="360"/>
    </w:p>
    <w:p w14:paraId="35838C92" w14:textId="77777777" w:rsidR="0062105F" w:rsidRDefault="0062105F" w:rsidP="00D340D5">
      <w:pPr>
        <w:pStyle w:val="Nagwek3"/>
      </w:pPr>
      <w:bookmarkStart w:id="361" w:name="_Toc8601693"/>
      <w:bookmarkStart w:id="362" w:name="_Toc91668380"/>
      <w:r>
        <w:t>Wzorce obsługi źródeł danych</w:t>
      </w:r>
      <w:bookmarkEnd w:id="361"/>
      <w:bookmarkEnd w:id="362"/>
    </w:p>
    <w:p w14:paraId="12B49682" w14:textId="77777777" w:rsidR="0062105F" w:rsidRDefault="008D309D" w:rsidP="00D340D5">
      <w:pPr>
        <w:pStyle w:val="Nagwek3"/>
      </w:pPr>
      <w:bookmarkStart w:id="363" w:name="_Toc8601694"/>
      <w:bookmarkStart w:id="364" w:name="_Toc91668381"/>
      <w:r>
        <w:t xml:space="preserve">Wzorce </w:t>
      </w:r>
      <w:proofErr w:type="spellStart"/>
      <w:r>
        <w:t>zachowań</w:t>
      </w:r>
      <w:proofErr w:type="spellEnd"/>
      <w:r>
        <w:t xml:space="preserve"> dla mapowania obiektowo-relacyjnego</w:t>
      </w:r>
      <w:bookmarkEnd w:id="363"/>
      <w:bookmarkEnd w:id="364"/>
    </w:p>
    <w:p w14:paraId="34FEA80F" w14:textId="77777777" w:rsidR="0062105F" w:rsidRDefault="008D309D" w:rsidP="00D340D5">
      <w:pPr>
        <w:pStyle w:val="Nagwek3"/>
      </w:pPr>
      <w:bookmarkStart w:id="365" w:name="_Toc8601695"/>
      <w:bookmarkStart w:id="366" w:name="_Toc91668382"/>
      <w:r>
        <w:t>Wzorce struktury dla mapowania obiektowo-relacyjnego</w:t>
      </w:r>
      <w:bookmarkEnd w:id="365"/>
      <w:bookmarkEnd w:id="366"/>
    </w:p>
    <w:p w14:paraId="28820F15" w14:textId="77777777" w:rsidR="0062105F" w:rsidRDefault="008D309D" w:rsidP="00D340D5">
      <w:pPr>
        <w:pStyle w:val="Nagwek3"/>
      </w:pPr>
      <w:bookmarkStart w:id="367" w:name="_Toc8601696"/>
      <w:bookmarkStart w:id="368" w:name="_Toc91668383"/>
      <w:r>
        <w:t xml:space="preserve">Wzorce </w:t>
      </w:r>
      <w:proofErr w:type="spellStart"/>
      <w:r>
        <w:t>odwzorowań</w:t>
      </w:r>
      <w:proofErr w:type="spellEnd"/>
      <w:r>
        <w:t xml:space="preserve"> obiektów i relacyjnych metadanych</w:t>
      </w:r>
      <w:bookmarkEnd w:id="367"/>
      <w:bookmarkEnd w:id="368"/>
    </w:p>
    <w:p w14:paraId="208964FC" w14:textId="77777777" w:rsidR="008D309D" w:rsidRDefault="008D309D" w:rsidP="00D340D5">
      <w:pPr>
        <w:pStyle w:val="Nagwek3"/>
      </w:pPr>
      <w:bookmarkStart w:id="369" w:name="_Toc8601697"/>
      <w:bookmarkStart w:id="370" w:name="_Toc91668384"/>
      <w:r>
        <w:t>Wzorce warstwy prezentacji</w:t>
      </w:r>
      <w:bookmarkEnd w:id="369"/>
      <w:bookmarkEnd w:id="370"/>
    </w:p>
    <w:p w14:paraId="51F3CE8B" w14:textId="77777777" w:rsidR="008D309D" w:rsidRDefault="008D309D" w:rsidP="00D340D5">
      <w:pPr>
        <w:pStyle w:val="Nagwek3"/>
      </w:pPr>
      <w:bookmarkStart w:id="371" w:name="_Toc8601698"/>
      <w:bookmarkStart w:id="372" w:name="_Toc91668385"/>
      <w:r>
        <w:t>Wzorce dystrybucji</w:t>
      </w:r>
      <w:bookmarkEnd w:id="371"/>
      <w:bookmarkEnd w:id="372"/>
    </w:p>
    <w:p w14:paraId="114790C7" w14:textId="77777777" w:rsidR="008D309D" w:rsidRDefault="008D309D" w:rsidP="00D340D5">
      <w:pPr>
        <w:pStyle w:val="Nagwek3"/>
      </w:pPr>
      <w:bookmarkStart w:id="373" w:name="_Toc8601699"/>
      <w:bookmarkStart w:id="374" w:name="_Toc91668386"/>
      <w:r>
        <w:t>Wzorce współbieżności autonomicznej</w:t>
      </w:r>
      <w:bookmarkEnd w:id="373"/>
      <w:bookmarkEnd w:id="374"/>
    </w:p>
    <w:p w14:paraId="0189D373" w14:textId="77777777" w:rsidR="0062105F" w:rsidRPr="0062105F" w:rsidRDefault="008D309D" w:rsidP="00D340D5">
      <w:pPr>
        <w:pStyle w:val="Nagwek3"/>
      </w:pPr>
      <w:bookmarkStart w:id="375" w:name="_Toc8601700"/>
      <w:bookmarkStart w:id="376" w:name="_Toc91668387"/>
      <w:r>
        <w:t>Wzorce stanu sesji</w:t>
      </w:r>
      <w:bookmarkEnd w:id="375"/>
      <w:bookmarkEnd w:id="376"/>
    </w:p>
    <w:p w14:paraId="1F819C40" w14:textId="77777777" w:rsidR="00286240" w:rsidRDefault="008D309D" w:rsidP="00D340D5">
      <w:pPr>
        <w:pStyle w:val="Nagwek3"/>
      </w:pPr>
      <w:bookmarkStart w:id="377" w:name="_Toc8601701"/>
      <w:bookmarkStart w:id="378" w:name="_Toc91668388"/>
      <w:r w:rsidRPr="0054038A">
        <w:t>Wzorce podstawowe</w:t>
      </w:r>
      <w:bookmarkEnd w:id="377"/>
      <w:bookmarkEnd w:id="378"/>
    </w:p>
    <w:p w14:paraId="4A5402F1" w14:textId="77777777" w:rsidR="00F06B5F" w:rsidRPr="0054038A" w:rsidRDefault="00286240" w:rsidP="00D340D5">
      <w:pPr>
        <w:pStyle w:val="Nagwek3"/>
      </w:pPr>
      <w:bookmarkStart w:id="379" w:name="_Toc8601702"/>
      <w:bookmarkStart w:id="380" w:name="_Toc91668389"/>
      <w:r>
        <w:t>Wzorce obsługi błędów</w:t>
      </w:r>
      <w:bookmarkEnd w:id="379"/>
      <w:bookmarkEnd w:id="380"/>
    </w:p>
    <w:p w14:paraId="1401A5AB" w14:textId="5880B2BE" w:rsidR="00EC1CB2" w:rsidRDefault="006C1952" w:rsidP="00D340D5">
      <w:pPr>
        <w:pStyle w:val="Nagwek2"/>
      </w:pPr>
      <w:bookmarkStart w:id="381" w:name="_Toc8601703"/>
      <w:bookmarkStart w:id="382" w:name="_Toc91668390"/>
      <w:r>
        <w:t>Testy systemu informatycznego</w:t>
      </w:r>
      <w:bookmarkEnd w:id="381"/>
      <w:bookmarkEnd w:id="382"/>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lastRenderedPageBreak/>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3EA8F59A" w:rsidR="001F1D73" w:rsidRPr="001F1D73" w:rsidRDefault="001F1D73" w:rsidP="001F1D73">
      <w:pPr>
        <w:pStyle w:val="Legenda"/>
        <w:rPr>
          <w:b w:val="0"/>
          <w:bCs w:val="0"/>
        </w:rPr>
      </w:pPr>
      <w:r w:rsidRPr="001F1D7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C835FF">
        <w:rPr>
          <w:b w:val="0"/>
          <w:bCs w:val="0"/>
          <w:noProof/>
        </w:rPr>
        <w:t>70</w:t>
      </w:r>
      <w:r w:rsidR="00914E7C">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83" w:name="_Toc8601704"/>
      <w:bookmarkStart w:id="384" w:name="_Toc91668391"/>
      <w:r>
        <w:t>Testy jednostkowe</w:t>
      </w:r>
      <w:bookmarkEnd w:id="383"/>
      <w:bookmarkEnd w:id="384"/>
    </w:p>
    <w:p w14:paraId="373037CA" w14:textId="615E9212" w:rsidR="00A24D5F" w:rsidRDefault="00F60D23" w:rsidP="00A24D5F">
      <w:pPr>
        <w:pStyle w:val="TreAkapitu"/>
      </w:pPr>
      <w:hyperlink r:id="rId114" w:history="1">
        <w:r w:rsidR="00A24D5F" w:rsidRPr="001E6F90">
          <w:rPr>
            <w:rStyle w:val="Hipercze"/>
          </w:rPr>
          <w:t>https://medium.com/coinmonks/how-to-create-a-java-chaincode-and-deploy-in-a-hyperledger-fabric-2-network-65199e5f645d</w:t>
        </w:r>
      </w:hyperlink>
    </w:p>
    <w:p w14:paraId="63AE0C6A" w14:textId="11B051DD" w:rsidR="00A24D5F" w:rsidRDefault="00F60D23" w:rsidP="00D95D61">
      <w:pPr>
        <w:pStyle w:val="TreAkapitu"/>
        <w:rPr>
          <w:rStyle w:val="Hipercze"/>
        </w:rPr>
      </w:pPr>
      <w:hyperlink r:id="rId115" w:history="1">
        <w:r w:rsidR="002471AD" w:rsidRPr="001E6F90">
          <w:rPr>
            <w:rStyle w:val="Hipercze"/>
          </w:rPr>
          <w:t>https://javaguirre.me/2019/01/21/testing-chaincode-on-hyperledger-fabric</w:t>
        </w:r>
      </w:hyperlink>
    </w:p>
    <w:p w14:paraId="26605378" w14:textId="2B9FE653" w:rsidR="00B31E19" w:rsidRDefault="00F60D23" w:rsidP="00796EC1">
      <w:pPr>
        <w:pStyle w:val="TreAkapitu"/>
        <w:rPr>
          <w:rStyle w:val="Hipercze"/>
        </w:rPr>
      </w:pPr>
      <w:hyperlink r:id="rId116" w:history="1">
        <w:r w:rsidR="00B31E19" w:rsidRPr="000B4AB6">
          <w:rPr>
            <w:rStyle w:val="Hipercze"/>
          </w:rPr>
          <w:t>https://blog.qalabs.pl/junit/junit5-pierwsze-kroki/</w:t>
        </w:r>
      </w:hyperlink>
    </w:p>
    <w:p w14:paraId="3053C303" w14:textId="6A17C15C" w:rsidR="004259A6" w:rsidRDefault="00F60D23" w:rsidP="00796EC1">
      <w:pPr>
        <w:pStyle w:val="TreAkapitu"/>
        <w:rPr>
          <w:rStyle w:val="Hipercze"/>
        </w:rPr>
      </w:pPr>
      <w:hyperlink r:id="rId117"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lastRenderedPageBreak/>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proofErr w:type="spellStart"/>
      <w:r w:rsidRPr="00B2475B">
        <w:rPr>
          <w:i/>
          <w:iCs/>
        </w:rPr>
        <w:t>AssertJ</w:t>
      </w:r>
      <w:proofErr w:type="spellEnd"/>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12A2C5A4"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proofErr w:type="spellStart"/>
      <w:r w:rsidR="00CD53E0" w:rsidRPr="00E9036A">
        <w:rPr>
          <w:i/>
          <w:iCs/>
        </w:rPr>
        <w:t>JUnit</w:t>
      </w:r>
      <w:proofErr w:type="spellEnd"/>
      <w:r w:rsidR="00CD53E0">
        <w:t xml:space="preserve"> oraz </w:t>
      </w:r>
      <w:proofErr w:type="spellStart"/>
      <w:r w:rsidR="00CD53E0" w:rsidRPr="00E9036A">
        <w:rPr>
          <w:i/>
          <w:iCs/>
        </w:rPr>
        <w:t>AssertJ</w:t>
      </w:r>
      <w:proofErr w:type="spellEnd"/>
      <w:r w:rsidR="00CD53E0">
        <w:t xml:space="preserve"> </w:t>
      </w:r>
      <w:r w:rsidR="00A36225">
        <w:t xml:space="preserve">możemy połączyć najlepsze </w:t>
      </w:r>
      <w:r w:rsidR="00691DB4">
        <w:t xml:space="preserve">co </w:t>
      </w:r>
      <w:r w:rsidR="00A36225">
        <w:t xml:space="preserve">oferują, </w:t>
      </w:r>
      <w:r w:rsidR="00691DB4">
        <w:t>dzięki czemu</w:t>
      </w:r>
      <w:r w:rsidR="00A36225">
        <w:t xml:space="preserve">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proofErr w:type="spellStart"/>
      <w:r w:rsidR="006F7F62" w:rsidRPr="00A468A6">
        <w:rPr>
          <w:i/>
          <w:iCs/>
        </w:rPr>
        <w:t>build.gradle</w:t>
      </w:r>
      <w:proofErr w:type="spellEnd"/>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4852BE06" w:rsidR="005E5C78" w:rsidRDefault="001D0F84" w:rsidP="005E5C78">
      <w:pPr>
        <w:pStyle w:val="TreAkapitu"/>
      </w:pPr>
      <w:r>
        <w:t xml:space="preserve">Do przeprowadzania testów </w:t>
      </w:r>
      <w:r w:rsidR="00D000A4">
        <w:rPr>
          <w:i/>
          <w:iCs/>
        </w:rPr>
        <w:t xml:space="preserve">chaincode </w:t>
      </w:r>
      <w:r w:rsidRPr="00D000A4">
        <w:t>została</w:t>
      </w:r>
      <w:r>
        <w:t xml:space="preserve"> utworzona do tego przeznaczona klasa </w:t>
      </w:r>
      <w:proofErr w:type="spellStart"/>
      <w:r w:rsidR="00C60F1F" w:rsidRPr="00C60F1F">
        <w:rPr>
          <w:i/>
          <w:iCs/>
        </w:rPr>
        <w:t>LoanTransferTest</w:t>
      </w:r>
      <w:proofErr w:type="spellEnd"/>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D03EB">
        <w:t xml:space="preserve"> Mają one na celu </w:t>
      </w:r>
      <w:r w:rsidR="00C30CC4">
        <w:t xml:space="preserve">sprawdzenie poprawności wykonania się metod przy zadanych danych wejściowych. </w:t>
      </w:r>
      <w:r w:rsidR="00FB2A96">
        <w:t xml:space="preserve">Wywoływane są one poprzez narzędzie kompilacji </w:t>
      </w:r>
      <w:proofErr w:type="spellStart"/>
      <w:r w:rsidR="00FB2A96">
        <w:rPr>
          <w:i/>
          <w:iCs/>
        </w:rPr>
        <w:t>gradle</w:t>
      </w:r>
      <w:proofErr w:type="spellEnd"/>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proofErr w:type="spellEnd"/>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proofErr w:type="spellEnd"/>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InitLedgerTransaction</w:t>
      </w:r>
      <w:proofErr w:type="spellEnd"/>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GetAllLoanTransaction</w:t>
      </w:r>
      <w:proofErr w:type="spellEnd"/>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lastRenderedPageBreak/>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w:t>
      </w:r>
      <w:proofErr w:type="spellStart"/>
      <w:r w:rsidRPr="005E5C78">
        <w:rPr>
          <w:rFonts w:ascii="Courier New" w:eastAsia="Times New Roman" w:hAnsi="Courier New" w:cs="Courier New"/>
          <w:color w:val="CC7832"/>
          <w:sz w:val="20"/>
          <w:szCs w:val="20"/>
          <w:lang w:eastAsia="pl-PL"/>
        </w:rPr>
        <w:t>void</w:t>
      </w:r>
      <w:proofErr w:type="spellEnd"/>
      <w:r w:rsidRPr="005E5C78">
        <w:rPr>
          <w:rFonts w:ascii="Courier New" w:eastAsia="Times New Roman" w:hAnsi="Courier New" w:cs="Courier New"/>
          <w:color w:val="CC7832"/>
          <w:sz w:val="20"/>
          <w:szCs w:val="20"/>
          <w:lang w:eastAsia="pl-PL"/>
        </w:rPr>
        <w:t xml:space="preserve"> </w:t>
      </w:r>
      <w:proofErr w:type="spellStart"/>
      <w:r w:rsidRPr="005E5C78">
        <w:rPr>
          <w:rFonts w:ascii="Courier New" w:eastAsia="Times New Roman" w:hAnsi="Courier New" w:cs="Courier New"/>
          <w:color w:val="FFC66D"/>
          <w:sz w:val="20"/>
          <w:szCs w:val="20"/>
          <w:lang w:eastAsia="pl-PL"/>
        </w:rPr>
        <w:t>invokeUnknownTransaction</w:t>
      </w:r>
      <w:proofErr w:type="spellEnd"/>
      <w:r w:rsidRPr="005E5C78">
        <w:rPr>
          <w:rFonts w:ascii="Courier New" w:eastAsia="Times New Roman" w:hAnsi="Courier New" w:cs="Courier New"/>
          <w:color w:val="A9B7C6"/>
          <w:sz w:val="20"/>
          <w:szCs w:val="20"/>
          <w:lang w:eastAsia="pl-PL"/>
        </w:rPr>
        <w:t>()</w:t>
      </w:r>
    </w:p>
    <w:p w14:paraId="49329F9B" w14:textId="76AE0BE0" w:rsidR="001D0F84" w:rsidRDefault="001D0F84" w:rsidP="00172610">
      <w:pPr>
        <w:pStyle w:val="TreAkapitu"/>
        <w:ind w:firstLine="0"/>
      </w:pPr>
    </w:p>
    <w:p w14:paraId="0E0A8D22" w14:textId="45D51576" w:rsidR="005F3993" w:rsidRDefault="005F3993" w:rsidP="00172610">
      <w:pPr>
        <w:pStyle w:val="TreAkapitu"/>
        <w:ind w:firstLine="0"/>
      </w:pPr>
    </w:p>
    <w:p w14:paraId="1AA52DFB" w14:textId="77777777" w:rsidR="005F3993" w:rsidRDefault="005F3993" w:rsidP="00172610">
      <w:pPr>
        <w:pStyle w:val="TreAkapitu"/>
        <w:ind w:firstLine="0"/>
      </w:pPr>
    </w:p>
    <w:p w14:paraId="198ABDB2" w14:textId="65465994" w:rsidR="001D0F84" w:rsidRDefault="001D0F84" w:rsidP="00743FD8">
      <w:pPr>
        <w:pStyle w:val="TreAkapitu"/>
        <w:ind w:firstLine="0"/>
      </w:pPr>
      <w:r>
        <w:t xml:space="preserve">Rysunek </w:t>
      </w:r>
      <w:fldSimple w:instr=" SEQ Rysunek \* ARABIC ">
        <w:r w:rsidR="00C835FF">
          <w:rPr>
            <w:noProof/>
          </w:rPr>
          <w:t>71</w:t>
        </w:r>
      </w:fldSimple>
      <w:r>
        <w:t>. Wynik przeprowadzonych testów jednostkowych</w:t>
      </w:r>
    </w:p>
    <w:p w14:paraId="17D61BBF" w14:textId="5E4578A5" w:rsidR="001D0F84" w:rsidRDefault="001D0F84" w:rsidP="0006439E">
      <w:pPr>
        <w:pStyle w:val="TreAkapitu"/>
        <w:ind w:firstLine="0"/>
      </w:pPr>
      <w:r>
        <w:rPr>
          <w:noProof/>
        </w:rPr>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8"/>
                    <a:stretch>
                      <a:fillRect/>
                    </a:stretch>
                  </pic:blipFill>
                  <pic:spPr>
                    <a:xfrm>
                      <a:off x="0" y="0"/>
                      <a:ext cx="5760085" cy="2286000"/>
                    </a:xfrm>
                    <a:prstGeom prst="rect">
                      <a:avLst/>
                    </a:prstGeom>
                  </pic:spPr>
                </pic:pic>
              </a:graphicData>
            </a:graphic>
          </wp:inline>
        </w:drawing>
      </w:r>
    </w:p>
    <w:p w14:paraId="2A32463B" w14:textId="632CC447" w:rsidR="001D0F84" w:rsidRPr="004027B8" w:rsidRDefault="001D0F84" w:rsidP="00743FD8">
      <w:pPr>
        <w:pStyle w:val="TreAkapitu"/>
        <w:ind w:firstLine="0"/>
        <w:rPr>
          <w:sz w:val="20"/>
          <w:szCs w:val="16"/>
        </w:rPr>
      </w:pPr>
      <w:r w:rsidRPr="004027B8">
        <w:rPr>
          <w:sz w:val="20"/>
          <w:szCs w:val="16"/>
        </w:rPr>
        <w:t>Źródło: opracowanie własne</w:t>
      </w:r>
    </w:p>
    <w:p w14:paraId="19BF3F06" w14:textId="77777777" w:rsidR="00D32DFE" w:rsidRDefault="00D32DFE" w:rsidP="007A3794">
      <w:pPr>
        <w:pStyle w:val="TreAkapitu"/>
      </w:pPr>
    </w:p>
    <w:p w14:paraId="508ABCDD" w14:textId="247D911C" w:rsidR="00664293" w:rsidRDefault="00664293" w:rsidP="007A3794">
      <w:pPr>
        <w:pStyle w:val="TreAkapitu"/>
      </w:pPr>
    </w:p>
    <w:p w14:paraId="00349F51" w14:textId="782D53E2" w:rsidR="00C62564" w:rsidRDefault="00F0684C" w:rsidP="007A3794">
      <w:pPr>
        <w:pStyle w:val="TreAkapitu"/>
      </w:pPr>
      <w:r>
        <w:rPr>
          <w:noProof/>
        </w:rPr>
        <w:drawing>
          <wp:inline distT="0" distB="0" distL="0" distR="0" wp14:anchorId="7DF806CD" wp14:editId="7045FA40">
            <wp:extent cx="5760085" cy="3620135"/>
            <wp:effectExtent l="0" t="0" r="0" b="0"/>
            <wp:docPr id="220" name="Obraz 22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Obraz 220" descr="Obraz zawierający tekst&#10;&#10;Opis wygenerowany automatycznie"/>
                    <pic:cNvPicPr/>
                  </pic:nvPicPr>
                  <pic:blipFill>
                    <a:blip r:embed="rId119"/>
                    <a:stretch>
                      <a:fillRect/>
                    </a:stretch>
                  </pic:blipFill>
                  <pic:spPr>
                    <a:xfrm>
                      <a:off x="0" y="0"/>
                      <a:ext cx="5760085" cy="3620135"/>
                    </a:xfrm>
                    <a:prstGeom prst="rect">
                      <a:avLst/>
                    </a:prstGeom>
                  </pic:spPr>
                </pic:pic>
              </a:graphicData>
            </a:graphic>
          </wp:inline>
        </w:drawing>
      </w:r>
    </w:p>
    <w:p w14:paraId="43B626BC" w14:textId="77777777" w:rsidR="00C62564" w:rsidRPr="00A24D5F" w:rsidRDefault="00C62564" w:rsidP="007A3794">
      <w:pPr>
        <w:pStyle w:val="TreAkapitu"/>
      </w:pPr>
    </w:p>
    <w:p w14:paraId="2EB15C70" w14:textId="324E1B2C" w:rsidR="00D340D5" w:rsidRDefault="00D340D5" w:rsidP="00D340D5">
      <w:pPr>
        <w:pStyle w:val="Nagwek3"/>
      </w:pPr>
      <w:bookmarkStart w:id="385" w:name="_Toc8601705"/>
      <w:bookmarkStart w:id="386" w:name="_Toc91668392"/>
      <w:r>
        <w:lastRenderedPageBreak/>
        <w:t>Testy integracyjne</w:t>
      </w:r>
      <w:bookmarkEnd w:id="385"/>
      <w:bookmarkEnd w:id="386"/>
    </w:p>
    <w:p w14:paraId="02D2CC1E" w14:textId="757B2955" w:rsidR="00857E1F" w:rsidRDefault="00857E1F" w:rsidP="00857E1F">
      <w:pPr>
        <w:pStyle w:val="TreAkapitu"/>
      </w:pPr>
      <w:r>
        <w:t xml:space="preserve">W celu testów integracyjnych pomiędzy siecią </w:t>
      </w:r>
      <w:r>
        <w:rPr>
          <w:i/>
          <w:iCs/>
        </w:rPr>
        <w:t>blockchain</w:t>
      </w:r>
      <w:r>
        <w:t xml:space="preserve"> – </w:t>
      </w:r>
      <w:r>
        <w:rPr>
          <w:i/>
          <w:iCs/>
        </w:rPr>
        <w:t>chaincode</w:t>
      </w:r>
      <w:r>
        <w:t xml:space="preserve"> skorzystano z </w:t>
      </w:r>
      <w:proofErr w:type="spellStart"/>
      <w:r w:rsidRPr="00831B1C">
        <w:rPr>
          <w:i/>
          <w:iCs/>
        </w:rPr>
        <w:t>C</w:t>
      </w:r>
      <w:r w:rsidR="00831B1C" w:rsidRPr="00831B1C">
        <w:rPr>
          <w:i/>
          <w:iCs/>
        </w:rPr>
        <w:t>ommand</w:t>
      </w:r>
      <w:proofErr w:type="spellEnd"/>
      <w:r w:rsidR="00831B1C" w:rsidRPr="00831B1C">
        <w:rPr>
          <w:i/>
          <w:iCs/>
        </w:rPr>
        <w:t xml:space="preserve"> Line Interface</w:t>
      </w:r>
      <w:r>
        <w:t xml:space="preserve">. Aby </w:t>
      </w:r>
      <w:r>
        <w:t xml:space="preserve">uzyskać dostęp do </w:t>
      </w:r>
      <w:r w:rsidR="002606F8">
        <w:rPr>
          <w:i/>
          <w:iCs/>
        </w:rPr>
        <w:t xml:space="preserve">peer0 </w:t>
      </w:r>
      <w:r>
        <w:t>należało u</w:t>
      </w:r>
      <w:r>
        <w:t>stawić zmienne środowiskowe</w:t>
      </w:r>
      <w:r>
        <w:t>:</w:t>
      </w:r>
    </w:p>
    <w:p w14:paraId="3F45B134"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ENABLED=</w:t>
      </w:r>
      <w:proofErr w:type="spellStart"/>
      <w:r w:rsidRPr="00857E1F">
        <w:rPr>
          <w:rFonts w:ascii="Consolas" w:eastAsia="Times New Roman" w:hAnsi="Consolas" w:cs="Courier New"/>
          <w:color w:val="404040"/>
          <w:spacing w:val="5"/>
          <w:sz w:val="18"/>
          <w:szCs w:val="18"/>
          <w:lang w:eastAsia="pl-PL"/>
        </w:rPr>
        <w:t>true</w:t>
      </w:r>
      <w:proofErr w:type="spellEnd"/>
    </w:p>
    <w:p w14:paraId="6FABDF98"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LOCALMSPID="Org1MSP"</w:t>
      </w:r>
    </w:p>
    <w:p w14:paraId="2FADC3E7"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ROOTCERT_FILE=${PWD}/organizations/peerOrganizations/org1.example.com/peers/peer0.org1.example.com/tls/ca.crt</w:t>
      </w:r>
    </w:p>
    <w:p w14:paraId="38414E29"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MSPCONFIGPATH=${PWD}/organizations/peerOrganizations/org1.example.com/users/Admin@org1.example.com/msp</w:t>
      </w:r>
    </w:p>
    <w:p w14:paraId="3C603B2F"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ADDRESS=localhost:7051</w:t>
      </w:r>
    </w:p>
    <w:p w14:paraId="0C0EDF48" w14:textId="50D7E412" w:rsidR="00857E1F" w:rsidRDefault="00857E1F" w:rsidP="00857E1F">
      <w:pPr>
        <w:pStyle w:val="TreAkapitu"/>
        <w:ind w:left="1429" w:firstLine="0"/>
      </w:pPr>
    </w:p>
    <w:p w14:paraId="6BD2ACDE" w14:textId="04A040F5" w:rsidR="00490FA3" w:rsidRPr="00831B1C" w:rsidRDefault="00831B1C" w:rsidP="00490FA3">
      <w:pPr>
        <w:pStyle w:val="TreAkapitu"/>
      </w:pPr>
      <w:r>
        <w:t xml:space="preserve">W tym momencie jesteśmy w stanie sprawdzać połączenie pomiędzy utworzoną siecią a kodem źródłowym zawartym w </w:t>
      </w:r>
      <w:r>
        <w:rPr>
          <w:i/>
          <w:iCs/>
        </w:rPr>
        <w:t>chaincode</w:t>
      </w:r>
      <w:r>
        <w:t xml:space="preserve">. Za pomocą CLI możemy zainicjować nasz </w:t>
      </w:r>
      <w:proofErr w:type="spellStart"/>
      <w:r>
        <w:rPr>
          <w:i/>
          <w:iCs/>
        </w:rPr>
        <w:t>Ledger</w:t>
      </w:r>
      <w:proofErr w:type="spellEnd"/>
    </w:p>
    <w:p w14:paraId="6533FFC4" w14:textId="7DFE106C" w:rsidR="00D340D5" w:rsidRDefault="00D340D5" w:rsidP="00D340D5">
      <w:pPr>
        <w:pStyle w:val="Nagwek3"/>
      </w:pPr>
      <w:bookmarkStart w:id="387" w:name="_Toc8601706"/>
      <w:bookmarkStart w:id="388" w:name="_Toc91668393"/>
      <w:r>
        <w:t>Testy wydajnościowe</w:t>
      </w:r>
      <w:bookmarkEnd w:id="387"/>
      <w:bookmarkEnd w:id="388"/>
    </w:p>
    <w:p w14:paraId="16C8F64C" w14:textId="66A0ECC5" w:rsidR="004C2D4D" w:rsidRDefault="00F60D23" w:rsidP="004C2D4D">
      <w:pPr>
        <w:pStyle w:val="TreAkapitu"/>
      </w:pPr>
      <w:hyperlink r:id="rId120"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9" w:name="_Toc8601707"/>
      <w:bookmarkStart w:id="390" w:name="_Toc91668394"/>
      <w:r>
        <w:t>Testy akceptacyjne</w:t>
      </w:r>
      <w:bookmarkStart w:id="391" w:name="_Toc8601708"/>
      <w:bookmarkEnd w:id="389"/>
      <w:bookmarkEnd w:id="390"/>
      <w:bookmarkEnd w:id="391"/>
    </w:p>
    <w:p w14:paraId="03E631BD" w14:textId="12E850C6" w:rsidR="00120228" w:rsidRDefault="00120228" w:rsidP="00120228">
      <w:pPr>
        <w:pStyle w:val="TreAkapitu"/>
      </w:pPr>
      <w:r>
        <w:t>BYŁY, AKCEPTUJE</w:t>
      </w:r>
    </w:p>
    <w:p w14:paraId="756F6EF5" w14:textId="14526ABA" w:rsidR="00187833" w:rsidRDefault="00F60D23" w:rsidP="00120228">
      <w:pPr>
        <w:pStyle w:val="TreAkapitu"/>
      </w:pPr>
      <w:hyperlink r:id="rId121"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92" w:name="_Toc8601709"/>
      <w:bookmarkStart w:id="393" w:name="_Toc91668395"/>
      <w:r w:rsidRPr="00CB1632">
        <w:t>Wnioski</w:t>
      </w:r>
      <w:bookmarkEnd w:id="392"/>
      <w:bookmarkEnd w:id="393"/>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lastRenderedPageBreak/>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6CE36187" w:rsidR="00DF6858"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A21709A" w14:textId="25A7A98D" w:rsidR="00765FBC" w:rsidRDefault="00765FBC" w:rsidP="00844C14">
      <w:pPr>
        <w:pStyle w:val="TreAkapitu"/>
        <w:rPr>
          <w:szCs w:val="18"/>
        </w:rPr>
      </w:pPr>
    </w:p>
    <w:p w14:paraId="2C205593" w14:textId="177643F9" w:rsidR="00765FBC" w:rsidRDefault="00765FBC" w:rsidP="00844C14">
      <w:pPr>
        <w:pStyle w:val="TreAkapitu"/>
        <w:rPr>
          <w:szCs w:val="18"/>
        </w:rPr>
      </w:pPr>
    </w:p>
    <w:p w14:paraId="2F1A76CF" w14:textId="0E87AA17" w:rsidR="00765FBC" w:rsidRDefault="00765FBC" w:rsidP="00844C14">
      <w:pPr>
        <w:pStyle w:val="TreAkapitu"/>
        <w:rPr>
          <w:szCs w:val="18"/>
        </w:rPr>
      </w:pPr>
    </w:p>
    <w:p w14:paraId="0594E177" w14:textId="41E4C43A" w:rsidR="00765FBC" w:rsidRDefault="00765FBC" w:rsidP="00844C14">
      <w:pPr>
        <w:pStyle w:val="TreAkapitu"/>
        <w:rPr>
          <w:szCs w:val="18"/>
        </w:rPr>
      </w:pPr>
    </w:p>
    <w:p w14:paraId="0048CA27" w14:textId="2E8D787F" w:rsidR="00765FBC" w:rsidRDefault="00765FBC" w:rsidP="00844C14">
      <w:pPr>
        <w:pStyle w:val="TreAkapitu"/>
        <w:rPr>
          <w:szCs w:val="18"/>
        </w:rPr>
      </w:pPr>
    </w:p>
    <w:p w14:paraId="04547BC7" w14:textId="71B3AAA7" w:rsidR="00765FBC" w:rsidRDefault="00765FBC" w:rsidP="00844C14">
      <w:pPr>
        <w:pStyle w:val="TreAkapitu"/>
        <w:rPr>
          <w:szCs w:val="18"/>
        </w:rPr>
      </w:pPr>
    </w:p>
    <w:p w14:paraId="14A6BF48" w14:textId="3D90A6BA" w:rsidR="00765FBC" w:rsidRDefault="00765FBC" w:rsidP="00844C14">
      <w:pPr>
        <w:pStyle w:val="TreAkapitu"/>
        <w:rPr>
          <w:szCs w:val="18"/>
        </w:rPr>
      </w:pPr>
    </w:p>
    <w:p w14:paraId="715912CC" w14:textId="41AB59CA" w:rsidR="00765FBC" w:rsidRDefault="00765FBC" w:rsidP="00844C14">
      <w:pPr>
        <w:pStyle w:val="TreAkapitu"/>
        <w:rPr>
          <w:szCs w:val="18"/>
        </w:rPr>
      </w:pPr>
    </w:p>
    <w:p w14:paraId="65A0838B" w14:textId="2C8C0318" w:rsidR="00765FBC" w:rsidRDefault="00765FBC" w:rsidP="00844C14">
      <w:pPr>
        <w:pStyle w:val="TreAkapitu"/>
        <w:rPr>
          <w:szCs w:val="18"/>
        </w:rPr>
      </w:pPr>
    </w:p>
    <w:p w14:paraId="125F7BED" w14:textId="3BB5E828" w:rsidR="00765FBC" w:rsidRDefault="00765FBC" w:rsidP="00844C14">
      <w:pPr>
        <w:pStyle w:val="TreAkapitu"/>
        <w:rPr>
          <w:szCs w:val="18"/>
        </w:rPr>
      </w:pPr>
    </w:p>
    <w:p w14:paraId="4C982B4F" w14:textId="48A7C921" w:rsidR="00765FBC" w:rsidRDefault="00765FBC" w:rsidP="00844C14">
      <w:pPr>
        <w:pStyle w:val="TreAkapitu"/>
        <w:rPr>
          <w:szCs w:val="18"/>
        </w:rPr>
      </w:pPr>
    </w:p>
    <w:p w14:paraId="67DBD94B" w14:textId="2D53E837" w:rsidR="00765FBC" w:rsidRDefault="00765FBC" w:rsidP="00844C14">
      <w:pPr>
        <w:pStyle w:val="TreAkapitu"/>
        <w:rPr>
          <w:szCs w:val="18"/>
        </w:rPr>
      </w:pPr>
    </w:p>
    <w:p w14:paraId="0700557C" w14:textId="7EBBEE38" w:rsidR="00765FBC" w:rsidRDefault="00765FBC" w:rsidP="00844C14">
      <w:pPr>
        <w:pStyle w:val="TreAkapitu"/>
        <w:rPr>
          <w:szCs w:val="18"/>
        </w:rPr>
      </w:pPr>
    </w:p>
    <w:p w14:paraId="0AAED155" w14:textId="3B41545A" w:rsidR="00765FBC" w:rsidRDefault="00765FBC" w:rsidP="00844C14">
      <w:pPr>
        <w:pStyle w:val="TreAkapitu"/>
        <w:rPr>
          <w:szCs w:val="18"/>
        </w:rPr>
      </w:pPr>
    </w:p>
    <w:p w14:paraId="544DC6E7" w14:textId="6BD46CDE" w:rsidR="00765FBC" w:rsidRDefault="00765FBC" w:rsidP="00844C14">
      <w:pPr>
        <w:pStyle w:val="TreAkapitu"/>
        <w:rPr>
          <w:szCs w:val="18"/>
        </w:rPr>
      </w:pPr>
    </w:p>
    <w:p w14:paraId="4F61686C" w14:textId="34804496" w:rsidR="00765FBC" w:rsidRDefault="00765FBC" w:rsidP="00844C14">
      <w:pPr>
        <w:pStyle w:val="TreAkapitu"/>
        <w:rPr>
          <w:szCs w:val="18"/>
        </w:rPr>
      </w:pPr>
    </w:p>
    <w:p w14:paraId="37D3FAB2" w14:textId="7A9031EF" w:rsidR="00765FBC" w:rsidRDefault="00765FBC" w:rsidP="00844C14">
      <w:pPr>
        <w:pStyle w:val="TreAkapitu"/>
        <w:rPr>
          <w:szCs w:val="18"/>
        </w:rPr>
      </w:pPr>
    </w:p>
    <w:p w14:paraId="08D886BA" w14:textId="5FC23F65" w:rsidR="00765FBC" w:rsidRDefault="00765FBC" w:rsidP="00844C14">
      <w:pPr>
        <w:pStyle w:val="TreAkapitu"/>
        <w:rPr>
          <w:szCs w:val="18"/>
        </w:rPr>
      </w:pPr>
    </w:p>
    <w:p w14:paraId="3A06F15D" w14:textId="6268BEB3" w:rsidR="00765FBC" w:rsidRDefault="00765FBC" w:rsidP="00844C14">
      <w:pPr>
        <w:pStyle w:val="TreAkapitu"/>
        <w:rPr>
          <w:szCs w:val="18"/>
        </w:rPr>
      </w:pPr>
    </w:p>
    <w:p w14:paraId="6768B962" w14:textId="082ED90C" w:rsidR="00765FBC" w:rsidRDefault="00765FBC" w:rsidP="00844C14">
      <w:pPr>
        <w:pStyle w:val="TreAkapitu"/>
        <w:rPr>
          <w:szCs w:val="18"/>
        </w:rPr>
      </w:pPr>
    </w:p>
    <w:p w14:paraId="08495164" w14:textId="77777777" w:rsidR="00765FBC" w:rsidRPr="00844C14" w:rsidRDefault="00765FBC" w:rsidP="00844C14">
      <w:pPr>
        <w:pStyle w:val="TreAkapitu"/>
        <w:rPr>
          <w:szCs w:val="18"/>
        </w:rPr>
      </w:pPr>
    </w:p>
    <w:p w14:paraId="42E14500" w14:textId="77777777" w:rsidR="00581CE0" w:rsidRDefault="00D1372C" w:rsidP="00D340D5">
      <w:pPr>
        <w:pStyle w:val="Nagwek1"/>
      </w:pPr>
      <w:bookmarkStart w:id="394" w:name="_Toc8601710"/>
      <w:bookmarkStart w:id="395" w:name="_Toc91668396"/>
      <w:r w:rsidRPr="009A01A7">
        <w:t>EWALUACJA</w:t>
      </w:r>
      <w:bookmarkEnd w:id="167"/>
      <w:bookmarkEnd w:id="168"/>
      <w:r w:rsidR="00E43768">
        <w:t xml:space="preserve"> systemu informatycznego</w:t>
      </w:r>
      <w:bookmarkEnd w:id="394"/>
      <w:bookmarkEnd w:id="395"/>
    </w:p>
    <w:p w14:paraId="5720F5A1" w14:textId="71B71CB9" w:rsidR="00581CE0" w:rsidRDefault="000B3D9A" w:rsidP="00D340D5">
      <w:pPr>
        <w:pStyle w:val="Nagwek2"/>
      </w:pPr>
      <w:bookmarkStart w:id="396" w:name="_Toc490182469"/>
      <w:bookmarkStart w:id="397" w:name="_Toc496365863"/>
      <w:bookmarkStart w:id="398" w:name="_Toc490182470"/>
      <w:bookmarkStart w:id="399" w:name="_Toc8601711"/>
      <w:bookmarkStart w:id="400" w:name="_Toc91668397"/>
      <w:bookmarkEnd w:id="396"/>
      <w:bookmarkEnd w:id="397"/>
      <w:r w:rsidRPr="009A01A7">
        <w:t>Wprowadzenie</w:t>
      </w:r>
      <w:bookmarkEnd w:id="398"/>
      <w:bookmarkEnd w:id="399"/>
      <w:bookmarkEnd w:id="400"/>
    </w:p>
    <w:p w14:paraId="18D5DD65" w14:textId="21E9F88B"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w:t>
      </w:r>
      <w:r w:rsidR="00765FBC">
        <w:t xml:space="preserve">w zakresie </w:t>
      </w:r>
      <w:r w:rsidR="00C54C04">
        <w:t>metod inżynierii systemów.</w:t>
      </w:r>
    </w:p>
    <w:p w14:paraId="267BF928" w14:textId="77777777" w:rsidR="00E1797C" w:rsidRDefault="00FA4EF7" w:rsidP="00D340D5">
      <w:pPr>
        <w:pStyle w:val="Nagwek2"/>
      </w:pPr>
      <w:bookmarkStart w:id="401" w:name="_Ref472357223"/>
      <w:bookmarkStart w:id="402" w:name="_Toc490182471"/>
      <w:bookmarkStart w:id="403" w:name="_Toc8601712"/>
      <w:bookmarkStart w:id="404" w:name="_Toc91668398"/>
      <w:r w:rsidRPr="009A01A7">
        <w:lastRenderedPageBreak/>
        <w:t>Metoda oceny</w:t>
      </w:r>
      <w:bookmarkEnd w:id="401"/>
      <w:bookmarkEnd w:id="402"/>
      <w:r w:rsidR="00A12244">
        <w:t xml:space="preserve"> uzyskanych wyników</w:t>
      </w:r>
      <w:bookmarkEnd w:id="403"/>
      <w:bookmarkEnd w:id="404"/>
    </w:p>
    <w:p w14:paraId="7D123AEF" w14:textId="77777777" w:rsidR="007D2398" w:rsidRDefault="0098246F" w:rsidP="00D340D5">
      <w:pPr>
        <w:pStyle w:val="Nagwek2"/>
      </w:pPr>
      <w:bookmarkStart w:id="405" w:name="_Ref472356333"/>
      <w:bookmarkStart w:id="406" w:name="_Toc490182473"/>
      <w:bookmarkStart w:id="407" w:name="_Toc8601713"/>
      <w:bookmarkStart w:id="408" w:name="_Toc91668399"/>
      <w:r>
        <w:t>O</w:t>
      </w:r>
      <w:r w:rsidR="00FA4EF7" w:rsidRPr="009A01A7">
        <w:t>cen</w:t>
      </w:r>
      <w:bookmarkEnd w:id="405"/>
      <w:bookmarkEnd w:id="406"/>
      <w:r>
        <w:t>a uzyskanych wyników</w:t>
      </w:r>
      <w:bookmarkEnd w:id="407"/>
      <w:bookmarkEnd w:id="408"/>
    </w:p>
    <w:p w14:paraId="3F6BE700" w14:textId="77777777" w:rsidR="007D2398" w:rsidRDefault="007D2398" w:rsidP="00D340D5">
      <w:pPr>
        <w:pStyle w:val="Nagwek3"/>
      </w:pPr>
      <w:bookmarkStart w:id="409" w:name="_Toc8601714"/>
      <w:bookmarkStart w:id="410" w:name="_Toc91668400"/>
      <w:r>
        <w:t>Ocena stopnia implementacji systemu</w:t>
      </w:r>
      <w:bookmarkEnd w:id="409"/>
      <w:bookmarkEnd w:id="410"/>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11" w:name="_Toc8601715"/>
      <w:bookmarkStart w:id="412" w:name="_Toc91668401"/>
      <w:r>
        <w:t xml:space="preserve">Ocena </w:t>
      </w:r>
      <w:r w:rsidR="00C228A8">
        <w:t>stopnia pokrycia wymagań</w:t>
      </w:r>
      <w:bookmarkEnd w:id="411"/>
      <w:bookmarkEnd w:id="412"/>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13" w:name="_Toc8601716"/>
      <w:bookmarkStart w:id="414" w:name="_Toc91668402"/>
      <w:r>
        <w:t xml:space="preserve">Ocena </w:t>
      </w:r>
      <w:r w:rsidR="007D2398">
        <w:t>funkcjonal</w:t>
      </w:r>
      <w:r w:rsidR="003B4709">
        <w:t>ności systemu</w:t>
      </w:r>
      <w:bookmarkEnd w:id="413"/>
      <w:bookmarkEnd w:id="414"/>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15" w:name="_Toc8601717"/>
      <w:bookmarkStart w:id="416" w:name="_Toc91668403"/>
      <w:r>
        <w:t>Ocena jakości systemu</w:t>
      </w:r>
      <w:bookmarkEnd w:id="415"/>
      <w:bookmarkEnd w:id="416"/>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17" w:name="_Toc8601718"/>
      <w:bookmarkStart w:id="418" w:name="_Toc91668404"/>
      <w:r>
        <w:t>Ocena użyteczności systemu</w:t>
      </w:r>
      <w:bookmarkEnd w:id="417"/>
      <w:bookmarkEnd w:id="418"/>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9" w:name="_Toc8601719"/>
      <w:bookmarkStart w:id="420" w:name="_Toc91668405"/>
      <w:r>
        <w:t xml:space="preserve">Kierunki </w:t>
      </w:r>
      <w:r w:rsidR="008D2496">
        <w:t>rozwoju</w:t>
      </w:r>
      <w:r w:rsidR="00490B77">
        <w:t xml:space="preserve"> i doskonalenia</w:t>
      </w:r>
      <w:bookmarkEnd w:id="419"/>
      <w:bookmarkEnd w:id="420"/>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21" w:name="_Toc8601720"/>
      <w:bookmarkStart w:id="422" w:name="_Toc91668406"/>
      <w:r>
        <w:t>Rekomendacje kierunku rozwoju systemu</w:t>
      </w:r>
      <w:bookmarkEnd w:id="421"/>
      <w:bookmarkEnd w:id="422"/>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lastRenderedPageBreak/>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23" w:name="_Toc8601721"/>
      <w:bookmarkStart w:id="424" w:name="_Toc91668407"/>
      <w:r>
        <w:t>Rekomendacje w zakresie doskonalenia metod inżynierii systemów</w:t>
      </w:r>
      <w:bookmarkEnd w:id="423"/>
      <w:bookmarkEnd w:id="424"/>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32EFCE1F" w:rsidR="00294524" w:rsidRPr="00533C3C" w:rsidRDefault="00294524" w:rsidP="0087218E">
      <w:pPr>
        <w:pStyle w:val="TreAkapitu"/>
      </w:pPr>
      <w:r>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w:t>
      </w:r>
      <w:r w:rsidR="00B9736A">
        <w:lastRenderedPageBreak/>
        <w:t xml:space="preserve">odnalezienia rozwiązania na </w:t>
      </w:r>
      <w:r w:rsidR="00B9736A" w:rsidRPr="00544BDA">
        <w:rPr>
          <w:b/>
          <w:bCs/>
        </w:rPr>
        <w:t>for</w:t>
      </w:r>
      <w:r w:rsidR="006C1E26">
        <w:rPr>
          <w:b/>
          <w:bCs/>
        </w:rPr>
        <w:t>um</w:t>
      </w:r>
      <w:r w:rsidR="00B9736A" w:rsidRPr="00544BDA">
        <w:rPr>
          <w:b/>
          <w:bCs/>
        </w:rPr>
        <w:t xml:space="preserve"> internetowy</w:t>
      </w:r>
      <w:r w:rsidR="00E445AE">
        <w:rPr>
          <w:b/>
          <w:bCs/>
        </w:rPr>
        <w:t>m</w:t>
      </w:r>
      <w:r w:rsidR="00B9736A">
        <w:t xml:space="preserve"> związany</w:t>
      </w:r>
      <w:r w:rsidR="00E445AE">
        <w:t>m</w:t>
      </w:r>
      <w:r w:rsidR="00B9736A">
        <w:t xml:space="preserve">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25" w:name="_Toc490182474"/>
      <w:bookmarkStart w:id="426" w:name="_Toc8601722"/>
      <w:bookmarkStart w:id="427" w:name="_Toc91668408"/>
      <w:r w:rsidRPr="009A01A7">
        <w:t>Wnioski</w:t>
      </w:r>
      <w:bookmarkEnd w:id="425"/>
      <w:bookmarkEnd w:id="426"/>
      <w:bookmarkEnd w:id="427"/>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8" w:name="_Toc350197594"/>
      <w:bookmarkStart w:id="429" w:name="_Toc490182475"/>
      <w:bookmarkStart w:id="430" w:name="_Toc8601723"/>
      <w:bookmarkStart w:id="431" w:name="_Toc91668409"/>
      <w:bookmarkEnd w:id="4"/>
      <w:r w:rsidRPr="009A01A7">
        <w:lastRenderedPageBreak/>
        <w:t>Zakończenie</w:t>
      </w:r>
      <w:bookmarkEnd w:id="428"/>
      <w:bookmarkEnd w:id="429"/>
      <w:bookmarkEnd w:id="430"/>
      <w:bookmarkEnd w:id="431"/>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32" w:name="_Toc350197595"/>
      <w:r>
        <w:br w:type="page"/>
      </w:r>
    </w:p>
    <w:p w14:paraId="683048A8" w14:textId="77777777" w:rsidR="005C1024" w:rsidRDefault="005C1024" w:rsidP="00D340D5">
      <w:pPr>
        <w:pStyle w:val="Nagwek1"/>
        <w:numPr>
          <w:ilvl w:val="0"/>
          <w:numId w:val="0"/>
        </w:numPr>
      </w:pPr>
      <w:bookmarkStart w:id="433" w:name="_Toc8601724"/>
      <w:bookmarkStart w:id="434" w:name="_Toc91668410"/>
      <w:bookmarkEnd w:id="432"/>
      <w:r>
        <w:lastRenderedPageBreak/>
        <w:t>BIBLIOGRAFIA</w:t>
      </w:r>
      <w:bookmarkEnd w:id="433"/>
      <w:bookmarkEnd w:id="434"/>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F60D23" w:rsidP="007F5D7F">
      <w:pPr>
        <w:pStyle w:val="TreAkapitu"/>
        <w:numPr>
          <w:ilvl w:val="0"/>
          <w:numId w:val="5"/>
        </w:numPr>
        <w:rPr>
          <w:i/>
          <w:iCs/>
        </w:rPr>
      </w:pPr>
      <w:hyperlink r:id="rId122"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35" w:name="_Toc350197596"/>
      <w:bookmarkStart w:id="436" w:name="_Toc490182477"/>
      <w:bookmarkStart w:id="437" w:name="_Toc8601725"/>
      <w:bookmarkStart w:id="438" w:name="_Toc91668411"/>
      <w:r w:rsidRPr="0033201B">
        <w:lastRenderedPageBreak/>
        <w:t>Wykaz Rysnunków</w:t>
      </w:r>
      <w:bookmarkEnd w:id="435"/>
      <w:bookmarkEnd w:id="436"/>
      <w:bookmarkEnd w:id="437"/>
      <w:bookmarkEnd w:id="438"/>
      <w:r w:rsidR="003139B4">
        <w:fldChar w:fldCharType="begin"/>
      </w:r>
      <w:r w:rsidR="003139B4">
        <w:instrText xml:space="preserve"> TOC \h \z \c "Rysunek" </w:instrText>
      </w:r>
      <w:r w:rsidR="003139B4">
        <w:fldChar w:fldCharType="separate"/>
      </w:r>
    </w:p>
    <w:p w14:paraId="179E8288" w14:textId="06CA637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3"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4"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5"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6"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7"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8"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29"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r:id="rId130"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F60D23">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9" w:name="_Toc490182478"/>
      <w:bookmarkStart w:id="440" w:name="_Toc8601726"/>
      <w:bookmarkStart w:id="441" w:name="_Toc91668412"/>
      <w:r w:rsidRPr="0033201B">
        <w:lastRenderedPageBreak/>
        <w:t>Wykaz Tabel</w:t>
      </w:r>
      <w:bookmarkEnd w:id="439"/>
      <w:bookmarkEnd w:id="440"/>
      <w:bookmarkEnd w:id="441"/>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F60D23">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31"/>
      <w:footerReference w:type="default" r:id="rId132"/>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C1FFF" w14:textId="77777777" w:rsidR="00F60D23" w:rsidRDefault="00F60D23" w:rsidP="00EE5099">
      <w:pPr>
        <w:spacing w:after="0" w:line="240" w:lineRule="auto"/>
      </w:pPr>
      <w:r>
        <w:separator/>
      </w:r>
    </w:p>
  </w:endnote>
  <w:endnote w:type="continuationSeparator" w:id="0">
    <w:p w14:paraId="19EA4A5D" w14:textId="77777777" w:rsidR="00F60D23" w:rsidRDefault="00F60D23"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270A2" w14:textId="77777777" w:rsidR="00F60D23" w:rsidRDefault="00F60D23" w:rsidP="00EE5099">
      <w:pPr>
        <w:spacing w:after="0" w:line="240" w:lineRule="auto"/>
      </w:pPr>
      <w:r>
        <w:separator/>
      </w:r>
    </w:p>
  </w:footnote>
  <w:footnote w:type="continuationSeparator" w:id="0">
    <w:p w14:paraId="5BDF7810" w14:textId="77777777" w:rsidR="00F60D23" w:rsidRDefault="00F60D23"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3B52DCB"/>
    <w:multiLevelType w:val="hybridMultilevel"/>
    <w:tmpl w:val="F54E4D1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2"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4"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9"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8"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3D0B0587"/>
    <w:multiLevelType w:val="hybridMultilevel"/>
    <w:tmpl w:val="8118FF7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3"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41"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4"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1"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3"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5"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5"/>
  </w:num>
  <w:num w:numId="4">
    <w:abstractNumId w:val="27"/>
  </w:num>
  <w:num w:numId="5">
    <w:abstractNumId w:val="23"/>
  </w:num>
  <w:num w:numId="6">
    <w:abstractNumId w:val="12"/>
  </w:num>
  <w:num w:numId="7">
    <w:abstractNumId w:val="39"/>
  </w:num>
  <w:num w:numId="8">
    <w:abstractNumId w:val="24"/>
  </w:num>
  <w:num w:numId="9">
    <w:abstractNumId w:val="52"/>
  </w:num>
  <w:num w:numId="10">
    <w:abstractNumId w:val="36"/>
  </w:num>
  <w:num w:numId="11">
    <w:abstractNumId w:val="22"/>
  </w:num>
  <w:num w:numId="12">
    <w:abstractNumId w:val="7"/>
  </w:num>
  <w:num w:numId="13">
    <w:abstractNumId w:val="4"/>
  </w:num>
  <w:num w:numId="14">
    <w:abstractNumId w:val="15"/>
  </w:num>
  <w:num w:numId="15">
    <w:abstractNumId w:val="55"/>
  </w:num>
  <w:num w:numId="16">
    <w:abstractNumId w:val="53"/>
  </w:num>
  <w:num w:numId="17">
    <w:abstractNumId w:val="5"/>
  </w:num>
  <w:num w:numId="18">
    <w:abstractNumId w:val="19"/>
  </w:num>
  <w:num w:numId="19">
    <w:abstractNumId w:val="8"/>
  </w:num>
  <w:num w:numId="20">
    <w:abstractNumId w:val="14"/>
  </w:num>
  <w:num w:numId="21">
    <w:abstractNumId w:val="9"/>
  </w:num>
  <w:num w:numId="22">
    <w:abstractNumId w:val="47"/>
  </w:num>
  <w:num w:numId="23">
    <w:abstractNumId w:val="17"/>
  </w:num>
  <w:num w:numId="24">
    <w:abstractNumId w:val="46"/>
  </w:num>
  <w:num w:numId="25">
    <w:abstractNumId w:val="49"/>
  </w:num>
  <w:num w:numId="26">
    <w:abstractNumId w:val="28"/>
  </w:num>
  <w:num w:numId="27">
    <w:abstractNumId w:val="29"/>
  </w:num>
  <w:num w:numId="28">
    <w:abstractNumId w:val="43"/>
  </w:num>
  <w:num w:numId="29">
    <w:abstractNumId w:val="16"/>
  </w:num>
  <w:num w:numId="30">
    <w:abstractNumId w:val="21"/>
  </w:num>
  <w:num w:numId="31">
    <w:abstractNumId w:val="10"/>
  </w:num>
  <w:num w:numId="32">
    <w:abstractNumId w:val="54"/>
  </w:num>
  <w:num w:numId="33">
    <w:abstractNumId w:val="37"/>
  </w:num>
  <w:num w:numId="34">
    <w:abstractNumId w:val="40"/>
  </w:num>
  <w:num w:numId="35">
    <w:abstractNumId w:val="20"/>
  </w:num>
  <w:num w:numId="36">
    <w:abstractNumId w:val="30"/>
  </w:num>
  <w:num w:numId="37">
    <w:abstractNumId w:val="2"/>
  </w:num>
  <w:num w:numId="38">
    <w:abstractNumId w:val="26"/>
  </w:num>
  <w:num w:numId="39">
    <w:abstractNumId w:val="41"/>
  </w:num>
  <w:num w:numId="40">
    <w:abstractNumId w:val="1"/>
  </w:num>
  <w:num w:numId="41">
    <w:abstractNumId w:val="38"/>
  </w:num>
  <w:num w:numId="42">
    <w:abstractNumId w:val="48"/>
  </w:num>
  <w:num w:numId="43">
    <w:abstractNumId w:val="18"/>
  </w:num>
  <w:num w:numId="44">
    <w:abstractNumId w:val="56"/>
  </w:num>
  <w:num w:numId="45">
    <w:abstractNumId w:val="13"/>
  </w:num>
  <w:num w:numId="46">
    <w:abstractNumId w:val="33"/>
  </w:num>
  <w:num w:numId="47">
    <w:abstractNumId w:val="25"/>
  </w:num>
  <w:num w:numId="48">
    <w:abstractNumId w:val="44"/>
  </w:num>
  <w:num w:numId="49">
    <w:abstractNumId w:val="34"/>
  </w:num>
  <w:num w:numId="50">
    <w:abstractNumId w:val="50"/>
  </w:num>
  <w:num w:numId="51">
    <w:abstractNumId w:val="31"/>
  </w:num>
  <w:num w:numId="52">
    <w:abstractNumId w:val="51"/>
  </w:num>
  <w:num w:numId="53">
    <w:abstractNumId w:val="42"/>
  </w:num>
  <w:num w:numId="54">
    <w:abstractNumId w:val="45"/>
  </w:num>
  <w:num w:numId="55">
    <w:abstractNumId w:val="0"/>
  </w:num>
  <w:num w:numId="56">
    <w:abstractNumId w:val="32"/>
  </w:num>
  <w:num w:numId="57">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39E"/>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D3C"/>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BD7"/>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A1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6F8"/>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3F8"/>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077"/>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7B8"/>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A22"/>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993"/>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7F"/>
    <w:rsid w:val="006835D7"/>
    <w:rsid w:val="006836CE"/>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DB4"/>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E2"/>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D8"/>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5FBC"/>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AF0"/>
    <w:rsid w:val="007E7B08"/>
    <w:rsid w:val="007E7D47"/>
    <w:rsid w:val="007F017E"/>
    <w:rsid w:val="007F0531"/>
    <w:rsid w:val="007F084F"/>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8DB"/>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B1C"/>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57E1F"/>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B8"/>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4DD"/>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7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8AD"/>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1C01"/>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35"/>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09B"/>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928"/>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67E"/>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6EEF"/>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CC4"/>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6880"/>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56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5FF"/>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0A4"/>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039"/>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2DB3"/>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AA4"/>
    <w:rsid w:val="00DE2FE8"/>
    <w:rsid w:val="00DE30E7"/>
    <w:rsid w:val="00DE33A8"/>
    <w:rsid w:val="00DE34D7"/>
    <w:rsid w:val="00DE3684"/>
    <w:rsid w:val="00DE368A"/>
    <w:rsid w:val="00DE3D80"/>
    <w:rsid w:val="00DE3F85"/>
    <w:rsid w:val="00DE40A3"/>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E2B"/>
    <w:rsid w:val="00E42FCF"/>
    <w:rsid w:val="00E43055"/>
    <w:rsid w:val="00E43768"/>
    <w:rsid w:val="00E43785"/>
    <w:rsid w:val="00E439B7"/>
    <w:rsid w:val="00E43B81"/>
    <w:rsid w:val="00E43B87"/>
    <w:rsid w:val="00E43D4C"/>
    <w:rsid w:val="00E4437C"/>
    <w:rsid w:val="00E44386"/>
    <w:rsid w:val="00E444F2"/>
    <w:rsid w:val="00E445AE"/>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032"/>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DDB"/>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4C"/>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D23"/>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3F"/>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01"/>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3EB"/>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6CE7"/>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5964">
      <w:bodyDiv w:val="1"/>
      <w:marLeft w:val="0"/>
      <w:marRight w:val="0"/>
      <w:marTop w:val="0"/>
      <w:marBottom w:val="0"/>
      <w:divBdr>
        <w:top w:val="none" w:sz="0" w:space="0" w:color="auto"/>
        <w:left w:val="none" w:sz="0" w:space="0" w:color="auto"/>
        <w:bottom w:val="none" w:sz="0" w:space="0" w:color="auto"/>
        <w:right w:val="none" w:sz="0" w:space="0" w:color="auto"/>
      </w:divBdr>
    </w:div>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7585907">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09557907">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19328787">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log.codeleak.pl/2017/11/junit-5-meets-assertj.html" TargetMode="External"/><Relationship Id="rId21" Type="http://schemas.openxmlformats.org/officeDocument/2006/relationships/image" Target="media/image5.png"/><Relationship Id="rId42" Type="http://schemas.openxmlformats.org/officeDocument/2006/relationships/chart" Target="charts/chart3.xml"/><Relationship Id="rId63" Type="http://schemas.openxmlformats.org/officeDocument/2006/relationships/image" Target="media/image42.png"/><Relationship Id="rId84" Type="http://schemas.openxmlformats.org/officeDocument/2006/relationships/image" Target="media/image56.png"/><Relationship Id="rId16" Type="http://schemas.openxmlformats.org/officeDocument/2006/relationships/header" Target="header2.xml"/><Relationship Id="rId107" Type="http://schemas.openxmlformats.org/officeDocument/2006/relationships/image" Target="media/image75.pn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2.png"/><Relationship Id="rId123" Type="http://schemas.openxmlformats.org/officeDocument/2006/relationships/hyperlink" Target="file:///C:\Users\jkupi\OneDrive\Dokumenty\pracainz\PRACE_WERSJE\praca_inzynierska_v5.4.docx" TargetMode="External"/><Relationship Id="rId128" Type="http://schemas.openxmlformats.org/officeDocument/2006/relationships/hyperlink" Target="file:///C:\Users\jkupi\OneDrive\Dokumenty\pracainz\PRACE_WERSJE\praca_inzynierska_v5.4.docx" TargetMode="External"/><Relationship Id="rId5" Type="http://schemas.openxmlformats.org/officeDocument/2006/relationships/numbering" Target="numbering.xml"/><Relationship Id="rId90" Type="http://schemas.openxmlformats.org/officeDocument/2006/relationships/image" Target="media/image61.jpeg"/><Relationship Id="rId95" Type="http://schemas.openxmlformats.org/officeDocument/2006/relationships/image" Target="media/image65.jpe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image" Target="media/image79.jpeg"/><Relationship Id="rId118" Type="http://schemas.openxmlformats.org/officeDocument/2006/relationships/image" Target="media/image80.png"/><Relationship Id="rId134" Type="http://schemas.openxmlformats.org/officeDocument/2006/relationships/theme" Target="theme/theme1.xm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hyperlink" Target="https://github.com/IBM/blockchain-application-using-fabric-java-sdk" TargetMode="External"/><Relationship Id="rId108" Type="http://schemas.openxmlformats.org/officeDocument/2006/relationships/image" Target="media/image76.png"/><Relationship Id="rId124" Type="http://schemas.openxmlformats.org/officeDocument/2006/relationships/hyperlink" Target="file:///C:\Users\jkupi\OneDrive\Dokumenty\pracainz\PRACE_WERSJE\praca_inzynierska_v5.4.docx" TargetMode="External"/><Relationship Id="rId129" Type="http://schemas.openxmlformats.org/officeDocument/2006/relationships/hyperlink" Target="file:///C:\Users\jkupi\OneDrive\Dokumenty\pracainz\PRACE_WERSJE\praca_inzynierska_v5.4.docx" TargetMode="Externa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medium.com/coinmonks/how-to-create-a-java-chaincode-and-deploy-in-a-hyperledger-fabric-2-network-65199e5f645d" TargetMode="External"/><Relationship Id="rId119" Type="http://schemas.openxmlformats.org/officeDocument/2006/relationships/image" Target="media/image81.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0" Type="http://schemas.openxmlformats.org/officeDocument/2006/relationships/hyperlink" Target="file:///C:\Users\jkupi\OneDrive\Dokumenty\pracainz\PRACE_WERSJE\praca_inzynierska_v5.4.docx" TargetMode="Externa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image" Target="media/image77.png"/><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3.png"/><Relationship Id="rId120" Type="http://schemas.openxmlformats.org/officeDocument/2006/relationships/hyperlink" Target="https://wiki.hyperledger.org/display/fabric/Quality+Assurance%3A+Tests%2C+Strategy%2C+Reports" TargetMode="External"/><Relationship Id="rId125" Type="http://schemas.openxmlformats.org/officeDocument/2006/relationships/hyperlink" Target="file:///C:\Users\jkupi\OneDrive\Dokumenty\pracainz\PRACE_WERSJE\praca_inzynierska_v5.4.docx"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image" Target="media/image78.png"/><Relationship Id="rId115" Type="http://schemas.openxmlformats.org/officeDocument/2006/relationships/hyperlink" Target="https://javaguirre.me/2019/01/21/testing-chaincode-on-hyperledger-fabric" TargetMode="External"/><Relationship Id="rId131" Type="http://schemas.openxmlformats.org/officeDocument/2006/relationships/footer" Target="footer4.xm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70.png"/><Relationship Id="rId105" Type="http://schemas.openxmlformats.org/officeDocument/2006/relationships/image" Target="media/image74.svg"/><Relationship Id="rId126" Type="http://schemas.openxmlformats.org/officeDocument/2006/relationships/hyperlink" Target="file:///C:\Users\jkupi\OneDrive\Dokumenty\pracainz\PRACE_WERSJE\praca_inzynierska_v5.4.docx" TargetMode="Externa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hyperlink" Target="https://www.wyszkolewas.com.pl/testy-akceptacyjne/"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https://blog.qalabs.pl/junit/junit5-pierwsze-kroki/"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mohan-venkataraman.medium.com/using-patterns-in-coding-smart-contracts-412547051cb9" TargetMode="External"/><Relationship Id="rId132" Type="http://schemas.openxmlformats.org/officeDocument/2006/relationships/footer" Target="footer5.xm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docs.docker.com/get-started/overview/" TargetMode="External"/><Relationship Id="rId127" Type="http://schemas.openxmlformats.org/officeDocument/2006/relationships/hyperlink" Target="file:///C:\Users\jkupi\OneDrive\Dokumenty\pracainz\PRACE_WERSJE\praca_inzynierska_v5.4.docx" TargetMode="Externa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hyperlink" Target="https://hyperledger-fabric.readthedocs.io/en/latest/write_first_app.html" TargetMode="External"/><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hyperlink" Target="https://hyperledger-fabric.readthedocs.io/en/release-2.2/"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 Id="rId47" Type="http://schemas.openxmlformats.org/officeDocument/2006/relationships/image" Target="media/image26.png"/><Relationship Id="rId68" Type="http://schemas.openxmlformats.org/officeDocument/2006/relationships/hyperlink" Target="https://developpaper.com/basic-knowledge-of-hyperledger-fabric/" TargetMode="External"/><Relationship Id="rId89" Type="http://schemas.openxmlformats.org/officeDocument/2006/relationships/image" Target="media/image60.png"/><Relationship Id="rId112" Type="http://schemas.openxmlformats.org/officeDocument/2006/relationships/hyperlink" Target="https://objectcomputing.com/resources/publications/sett/april-2020-hyperledger-fabric-myths-and-reality" TargetMode="External"/><Relationship Id="rId13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34</Pages>
  <Words>24559</Words>
  <Characters>147358</Characters>
  <Application>Microsoft Office Word</Application>
  <DocSecurity>0</DocSecurity>
  <Lines>1227</Lines>
  <Paragraphs>343</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7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32</cp:revision>
  <cp:lastPrinted>2017-11-30T18:37:00Z</cp:lastPrinted>
  <dcterms:created xsi:type="dcterms:W3CDTF">2022-01-03T16:29:00Z</dcterms:created>
  <dcterms:modified xsi:type="dcterms:W3CDTF">2022-01-04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